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91174D" w14:textId="03A98B15" w:rsidR="00E56EE1" w:rsidRPr="00FE3D9F" w:rsidRDefault="00E56EE1" w:rsidP="006A006A">
      <w:pPr>
        <w:pStyle w:val="MDPI12title"/>
      </w:pPr>
      <w:r w:rsidRPr="00FE3D9F">
        <w:t>Cross-sectional association between blood cholesterol and calcium levels in genetically diverse strains of mice.</w:t>
      </w:r>
    </w:p>
    <w:p w14:paraId="291656A3" w14:textId="7B926249" w:rsidR="00E56EE1" w:rsidRDefault="00E56EE1" w:rsidP="00E56EE1"/>
    <w:p w14:paraId="74AA53BD" w14:textId="223E066A" w:rsidR="00FE3D9F" w:rsidRDefault="00FE3D9F" w:rsidP="00E56EE1">
      <w:r>
        <w:rPr>
          <w:b/>
        </w:rPr>
        <w:t xml:space="preserve">Short Title: </w:t>
      </w:r>
      <w:r>
        <w:t>Calcium and cholesterol in DO mice</w:t>
      </w:r>
    </w:p>
    <w:p w14:paraId="4088C6E8" w14:textId="77777777" w:rsidR="00FE3D9F" w:rsidRPr="00FE3D9F" w:rsidRDefault="00FE3D9F" w:rsidP="00E56EE1"/>
    <w:p w14:paraId="39D17FB5" w14:textId="2ED749DD" w:rsidR="00E56EE1" w:rsidRDefault="00546A2E" w:rsidP="006A006A">
      <w:pPr>
        <w:pStyle w:val="MDPI13authornames"/>
        <w:rPr>
          <w:vertAlign w:val="superscript"/>
        </w:rPr>
      </w:pPr>
      <w:r w:rsidRPr="00546A2E">
        <w:t>Authors</w:t>
      </w:r>
      <w:r>
        <w:t xml:space="preserve">: </w:t>
      </w:r>
      <w:r w:rsidR="00E56EE1">
        <w:t>Cody M. Cousineau</w:t>
      </w:r>
      <w:r w:rsidR="00E56EE1" w:rsidRPr="00E56EE1">
        <w:rPr>
          <w:vertAlign w:val="superscript"/>
        </w:rPr>
        <w:t>1</w:t>
      </w:r>
      <w:r w:rsidR="00E56EE1">
        <w:t>, Kaelin Loftus</w:t>
      </w:r>
      <w:r w:rsidR="00E56EE1" w:rsidRPr="00E56EE1">
        <w:rPr>
          <w:vertAlign w:val="superscript"/>
        </w:rPr>
        <w:t>1</w:t>
      </w:r>
      <w:r w:rsidR="00E56EE1">
        <w:t xml:space="preserve">, Gary </w:t>
      </w:r>
      <w:r w:rsidR="009F5D1E">
        <w:t>A.</w:t>
      </w:r>
      <w:r w:rsidR="00E56EE1">
        <w:t xml:space="preserve"> Churchill</w:t>
      </w:r>
      <w:r w:rsidR="00E56EE1" w:rsidRPr="00E56EE1">
        <w:rPr>
          <w:vertAlign w:val="superscript"/>
        </w:rPr>
        <w:t>2</w:t>
      </w:r>
      <w:r w:rsidR="00E56EE1">
        <w:t xml:space="preserve"> and Dave Bridges</w:t>
      </w:r>
      <w:r w:rsidR="00E56EE1" w:rsidRPr="00E56EE1">
        <w:rPr>
          <w:vertAlign w:val="superscript"/>
        </w:rPr>
        <w:t>1</w:t>
      </w:r>
      <w:r w:rsidR="00E56EE1">
        <w:rPr>
          <w:vertAlign w:val="superscript"/>
        </w:rPr>
        <w:t>*</w:t>
      </w:r>
    </w:p>
    <w:p w14:paraId="64842979" w14:textId="1E8AC14D" w:rsidR="00E56EE1" w:rsidRDefault="00E56EE1" w:rsidP="00E56EE1"/>
    <w:p w14:paraId="4C26647D" w14:textId="4863F77B" w:rsidR="00E56EE1" w:rsidRDefault="00E56EE1" w:rsidP="00E56EE1">
      <w:r w:rsidRPr="00E56EE1">
        <w:rPr>
          <w:vertAlign w:val="superscript"/>
        </w:rPr>
        <w:t>1</w:t>
      </w:r>
      <w:r>
        <w:t>Department of Nutritional Sciences, University of Michigan School of Public Health</w:t>
      </w:r>
    </w:p>
    <w:p w14:paraId="27389B6F" w14:textId="383A6DF7" w:rsidR="00E56EE1" w:rsidRDefault="00E56EE1" w:rsidP="00E56EE1">
      <w:r w:rsidRPr="00E56EE1">
        <w:rPr>
          <w:vertAlign w:val="superscript"/>
        </w:rPr>
        <w:t>2</w:t>
      </w:r>
      <w:r>
        <w:t>The Jackson Laborator</w:t>
      </w:r>
      <w:r w:rsidR="009F5D1E">
        <w:t>y</w:t>
      </w:r>
      <w:r w:rsidR="006A006A">
        <w:t xml:space="preserve">, </w:t>
      </w:r>
      <w:bookmarkStart w:id="0" w:name="_GoBack"/>
      <w:bookmarkEnd w:id="0"/>
    </w:p>
    <w:p w14:paraId="73509473" w14:textId="28F8B07A" w:rsidR="00E56EE1" w:rsidRDefault="00E56EE1" w:rsidP="00E56EE1">
      <w:r w:rsidRPr="00E56EE1">
        <w:rPr>
          <w:vertAlign w:val="superscript"/>
        </w:rPr>
        <w:t>*</w:t>
      </w:r>
      <w:r>
        <w:t xml:space="preserve">To whom correspondence should be addressed: </w:t>
      </w:r>
      <w:hyperlink r:id="rId6" w:history="1">
        <w:r w:rsidR="00546A2E" w:rsidRPr="00715762">
          <w:rPr>
            <w:rStyle w:val="Hyperlink"/>
          </w:rPr>
          <w:t>davebrid@umich.edu</w:t>
        </w:r>
      </w:hyperlink>
    </w:p>
    <w:p w14:paraId="2F4808C2" w14:textId="67970CEA" w:rsidR="00546A2E" w:rsidRDefault="00546A2E" w:rsidP="00E56EE1"/>
    <w:p w14:paraId="5E023CDE" w14:textId="16E6047E" w:rsidR="00107DAE" w:rsidRDefault="00107DAE" w:rsidP="00E56EE1"/>
    <w:p w14:paraId="11470236" w14:textId="77777777" w:rsidR="00107DAE" w:rsidRDefault="00107DAE" w:rsidP="00E56EE1"/>
    <w:p w14:paraId="622F10A4" w14:textId="77777777" w:rsidR="00546A2E" w:rsidRDefault="00546A2E">
      <w:r>
        <w:br w:type="page"/>
      </w:r>
    </w:p>
    <w:p w14:paraId="0802C2C4" w14:textId="7037D5EA" w:rsidR="003B394D" w:rsidRDefault="003B394D" w:rsidP="00E50DC1">
      <w:pPr>
        <w:pStyle w:val="Heading1"/>
      </w:pPr>
      <w:r>
        <w:lastRenderedPageBreak/>
        <w:t>Abstract</w:t>
      </w:r>
    </w:p>
    <w:p w14:paraId="6C60CB62" w14:textId="0EB44AB1" w:rsidR="001340B0" w:rsidRDefault="00FE3D9F" w:rsidP="00FE3D9F">
      <w:r>
        <w:t xml:space="preserve">Genetically diverse outbred mice allow for the study of genetic variation in the context of high dietary and environmental control.  Using a machine learning approach we investigated clinical and morphometric factors that associate with serum cholesterol levels in </w:t>
      </w:r>
      <w:r w:rsidR="009F5D1E">
        <w:t xml:space="preserve">840 </w:t>
      </w:r>
      <w:r>
        <w:t xml:space="preserve">genetically unique mice of both sexes, and on both a control chow and high fat high sucrose diet.  We find expected elevations of cholesterol in male mice, those with elevated serum triglycerides and/or fed a high fat high sucrose diet. The third strongest predictor was serum calcium which correlated with serum cholesterol across both diets and sexes (r=0.39-0.48).  This is in-line with several human cohort studies which show associations between calcium and cholesterol, and calcium as an independent predictor of cardiovascular events.  </w:t>
      </w:r>
    </w:p>
    <w:p w14:paraId="35A226F1" w14:textId="28BCBFB2" w:rsidR="00567EB3" w:rsidRDefault="00567EB3" w:rsidP="00FE3D9F"/>
    <w:p w14:paraId="2C7AECB3" w14:textId="77777777" w:rsidR="00567EB3" w:rsidRDefault="00567EB3" w:rsidP="00567EB3">
      <w:r w:rsidRPr="00546A2E">
        <w:rPr>
          <w:b/>
        </w:rPr>
        <w:t>Keywords</w:t>
      </w:r>
      <w:r>
        <w:t>: Cholesterol, Calcium, Diversity Outbred, Cross-Sectional</w:t>
      </w:r>
    </w:p>
    <w:p w14:paraId="6C12E8D4" w14:textId="77777777" w:rsidR="00567EB3" w:rsidRDefault="00567EB3" w:rsidP="00FE3D9F"/>
    <w:p w14:paraId="52BBAC17" w14:textId="77777777" w:rsidR="001340B0" w:rsidRDefault="001340B0">
      <w:r>
        <w:br w:type="page"/>
      </w:r>
    </w:p>
    <w:p w14:paraId="12E4A8A8" w14:textId="6FE2990E" w:rsidR="003B394D" w:rsidRDefault="003B394D" w:rsidP="00E50DC1">
      <w:pPr>
        <w:pStyle w:val="Heading1"/>
      </w:pPr>
      <w:r>
        <w:lastRenderedPageBreak/>
        <w:t>Introduction</w:t>
      </w:r>
    </w:p>
    <w:p w14:paraId="492984C3" w14:textId="3CEF8BB2" w:rsidR="003B394D" w:rsidRDefault="00A53691" w:rsidP="00A53691">
      <w:r>
        <w:t xml:space="preserve">Elevated blood cholesterol, particularly in the forms of atherogenic LDL particles are </w:t>
      </w:r>
      <w:r w:rsidR="008C11CC">
        <w:t xml:space="preserve">causal of cardiovascular disease, the major cause of death in Western societies </w:t>
      </w:r>
      <w:r w:rsidR="008C11CC">
        <w:fldChar w:fldCharType="begin"/>
      </w:r>
      <w:r w:rsidR="008C11CC">
        <w:instrText xml:space="preserve"> ADDIN ZOTERO_ITEM CSL_CITATION {"citationID":"NmqYB3G0","properties":{"formattedCitation":"[1]","plainCitation":"[1]","noteIndex":0},"citationItems":[{"id":10753,"uris":["http://zotero.org/users/7317906/items/YTEXM7DP"],"itemData":{"id":10753,"type":"article-journal","container-title":"Circulation","DOI":"10.1161/CIR.0000000000000625","issue":"25","note":"publisher: American Heart Association","page":"e1082-e1143","source":"ahajournals.org (Atypon)","title":"2018 AHA/ACC/AACVPR/AAPA/ABC/ACPM/ADA/AGS/APhA/ASPC/NLA/PCNA Guideline on the Management of Blood Cholesterol: A Report of the American College of Cardiology/American Heart Association Task Force on Clinical Practice Guidelines","title-short":"2018 AHA/ACC/AACVPR/AAPA/ABC/ACPM/ADA/AGS/APhA/ASPC/NLA/PCNA Guideline on the Management of Blood Cholesterol","volume":"139","author":[{"family":"Grundy","given":"Scott M."},{"family":"Stone","given":"Neil J."},{"family":"Bailey","given":"Alison L."},{"family":"Beam","given":"Craig"},{"family":"Birtcher","given":"Kim K."},{"family":"Blumenthal","given":"Roger S."},{"family":"Braun","given":"Lynne T."},{"family":"Ferranti","given":"Sarah","non-dropping-particle":"de"},{"family":"Faiella-Tommasino","given":"Joseph"},{"family":"Forman","given":"Daniel E."},{"family":"Goldberg","given":"Ronald"},{"family":"Heidenreich","given":"Paul A."},{"family":"Hlatky","given":"Mark A."},{"family":"Jones","given":"Daniel W."},{"family":"Lloyd-Jones","given":"Donald"},{"family":"Lopez-Pajares","given":"Nuria"},{"family":"Ndumele","given":"Chiadi E."},{"family":"Orringer","given":"Carl E."},{"family":"Peralta","given":"Carmen A."},{"family":"Saseen","given":"Joseph J."},{"family":"Smith","given":"Sidney C."},{"family":"Sperling","given":"Laurence"},{"family":"Virani","given":"Salim S."},{"family":"Yeboah","given":"Joseph"}],"issued":{"date-parts":[["2019",6,18]]},"citation-key":"grundy2018AHAACC2019"}}],"schema":"https://github.com/citation-style-language/schema/raw/master/csl-citation.json"} </w:instrText>
      </w:r>
      <w:r w:rsidR="008C11CC">
        <w:fldChar w:fldCharType="separate"/>
      </w:r>
      <w:r w:rsidR="008C11CC">
        <w:t>[1]</w:t>
      </w:r>
      <w:r w:rsidR="008C11CC">
        <w:fldChar w:fldCharType="end"/>
      </w:r>
      <w:r w:rsidR="008C11CC">
        <w:t xml:space="preserve">.  Cholesterol levels in humans vary widely depending on multiple factors including genetics, diet and other lifestyle factors, with genetics and lifestyle each contributing roughly equally to cardiovascular disease risk </w:t>
      </w:r>
      <w:r w:rsidR="008C11CC">
        <w:fldChar w:fldCharType="begin"/>
      </w:r>
      <w:r w:rsidR="008C11CC">
        <w:instrText xml:space="preserve"> ADDIN ZOTERO_ITEM CSL_CITATION {"citationID":"WSr9urAS","properties":{"formattedCitation":"[2]","plainCitation":"[2]","noteIndex":0},"citationItems":[{"id":8822,"uris":["http://zotero.org/users/7317906/items/VG9VMH98"],"itemData":{"id":8822,"type":"article-journal","abstract":"BackgroundBoth genetic and lifestyle factors contribute to individual-level risk of coronary artery disease. The extent to which increased genetic risk can be offset by a healthy lifestyle is unknown. MethodsUsing a polygenic score of DNA sequence polymorphisms, we quantified genetic risk for coronary artery disease in three prospective cohorts — 7814 participants in the Atherosclerosis Risk in Communities (ARIC) study, 21,222 in the Women’s Genome Health Study (WGHS), and 22,389 in the Malmö Diet and Cancer Study (MDCS) — and in 4260 participants in the cross-sectional BioImage Study for whom genotype and covariate data were available. We also determined adherence to a healthy lifestyle among the participants using a scoring system consisting of four factors: no current smoking, no obesity, regular physical activity, and a healthy diet. ResultsThe relative risk of incident coronary events was 91% higher among participants at high genetic risk (top quintile of polygenic scores) than among those at low gen...","container-title":"New England Journal of Medicine","DOI":"10.1056/NEJMoa1605086","ISSN":"15334406","issue":"24","note":"PMID: 27959714\nCitation Key: Khera2016a\nISBN: 0028-4793\\r1533-4406","page":"2349-2358","title":"Genetic risk, adherence to a healthy lifestyle, and coronary disease","volume":"375","author":[{"family":"Khera","given":"Amit V."},{"family":"Emdin","given":"Connor A."},{"family":"Drake","given":"Isabel"},{"family":"Natarajan","given":"Pradeep"},{"family":"Bick","given":"Alexander G."},{"family":"Cook","given":"Nancy R."},{"family":"Chasman","given":"Daniel I."},{"family":"Baber","given":"Usman"},{"family":"Mehran","given":"Roxana"},{"family":"Rader","given":"Daniel J."},{"family":"Fuster","given":"Valentin"},{"family":"Boerwinkle","given":"Eric"},{"family":"Melander","given":"Olle"},{"family":"Marju","given":"Orho Melander"},{"family":"Ridker","given":"Paul M."},{"family":"Kathiresan","given":"Sekar"},{"family":"Orho-Melander","given":"Marju"},{"family":"Ridker","given":"Paul M."},{"family":"Kathiresan","given":"Sekar"}],"issued":{"date-parts":[["2016"]]},"citation-key":"Khera2016a"}}],"schema":"https://github.com/citation-style-language/schema/raw/master/csl-citation.json"} </w:instrText>
      </w:r>
      <w:r w:rsidR="008C11CC">
        <w:fldChar w:fldCharType="separate"/>
      </w:r>
      <w:r w:rsidR="008C11CC">
        <w:t>[2]</w:t>
      </w:r>
      <w:r w:rsidR="008C11CC">
        <w:fldChar w:fldCharType="end"/>
      </w:r>
      <w:r w:rsidR="008C11CC">
        <w:t xml:space="preserve">.  </w:t>
      </w:r>
    </w:p>
    <w:p w14:paraId="4CCEF551" w14:textId="3AA61378" w:rsidR="008C11CC" w:rsidRDefault="008C11CC" w:rsidP="00A53691"/>
    <w:p w14:paraId="6A799B86" w14:textId="2839D48F" w:rsidR="008C11CC" w:rsidRDefault="008C11CC" w:rsidP="00A53691">
      <w:r>
        <w:t xml:space="preserve">Human genetics has led to a sophisticated understanding of how cholesterol synthesis and excretion is regulated, and how this varies between individuals and diets </w:t>
      </w:r>
      <w:r>
        <w:fldChar w:fldCharType="begin"/>
      </w:r>
      <w:r>
        <w:instrText xml:space="preserve"> ADDIN ZOTERO_ITEM CSL_CITATION {"citationID":"eZoyfpp8","properties":{"formattedCitation":"[3]","plainCitation":"[3]","noteIndex":0},"citationItems":[{"id":5759,"uris":["http://zotero.org/users/7317906/items/KNZBMQP9"],"itemData":{"id":5759,"type":"article-journal","container-title":"Nature Reviews Genetics","DOI":"10.1038/nrg.2016.160","ISSN":"1471-0056","issue":"6","note":"PMID: 28286336\npublisher: Nature Publishing Group\nCitation Key: Khera2017","page":"331-344","title":"Genetics of coronary artery disease: discovery, biology and clinical translation","volume":"18","author":[{"family":"Khera","given":"Amit V."},{"family":"Kathiresan","given":"Sekar"}],"issued":{"date-parts":[["2017",3,13]]},"citation-key":"Khera2017"}}],"schema":"https://github.com/citation-style-language/schema/raw/master/csl-citation.json"} </w:instrText>
      </w:r>
      <w:r>
        <w:fldChar w:fldCharType="separate"/>
      </w:r>
      <w:r>
        <w:t>[3]</w:t>
      </w:r>
      <w:r>
        <w:fldChar w:fldCharType="end"/>
      </w:r>
      <w:r>
        <w:t xml:space="preserve">.  Understanding complex genetic traits like cholesterol is a challenge in human studies where diet and lifestyle data is subject to substantial instrument error.  Here genetically diverse panels of mice, where the diet and environment </w:t>
      </w:r>
      <w:r w:rsidR="00FA2FC4">
        <w:t>are</w:t>
      </w:r>
      <w:r>
        <w:t xml:space="preserve"> tightly controlled, and genetics </w:t>
      </w:r>
      <w:r w:rsidR="00FA2FC4">
        <w:t xml:space="preserve">can be well defined can provide solutions.  Among several resources, the Diversity Outbred </w:t>
      </w:r>
      <w:r w:rsidR="00FA2FC4">
        <w:fldChar w:fldCharType="begin"/>
      </w:r>
      <w:r w:rsidR="00FA2FC4">
        <w:instrText xml:space="preserve"> ADDIN ZOTERO_ITEM CSL_CITATION {"citationID":"d2sHjwaY","properties":{"formattedCitation":"[4]","plainCitation":"[4]","noteIndex":0},"citationItems":[{"id":9022,"uris":["http://zotero.org/users/7317906/items/6RYMCB6K"],"itemData":{"id":902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rsidR="00FA2FC4">
        <w:fldChar w:fldCharType="separate"/>
      </w:r>
      <w:r w:rsidR="00FA2FC4">
        <w:t>[4]</w:t>
      </w:r>
      <w:r w:rsidR="00FA2FC4">
        <w:fldChar w:fldCharType="end"/>
      </w:r>
      <w:r w:rsidR="00FA2FC4">
        <w:t xml:space="preserve"> and UM-HET3 </w:t>
      </w:r>
      <w:r w:rsidR="00FA2FC4">
        <w:fldChar w:fldCharType="begin"/>
      </w:r>
      <w:r w:rsidR="00FA2FC4">
        <w:instrText xml:space="preserve"> ADDIN ZOTERO_ITEM CSL_CITATION {"citationID":"kug2Oq8d","properties":{"formattedCitation":"[5]","plainCitation":"[5]","noteIndex":0},"citationItems":[{"id":10755,"uris":["http://zotero.org/users/7317906/items/TPC96LA7"],"itemData":{"id":10755,"type":"article-journal","abstract":"Quantitative trait loci influencing several phenotypes were assessed using a genetically heterogeneous mouse population. The 145 individuals were produced by a cross between (BALB/cJ x C57BL/6J)F1 females and (C3H/HeJ x DBA/2J)F1 males. The population is genetically equivalent to full siblings derived from heterozygous parents, with known linkage phase. Each individual in the population represents a unique combination of alleles from the inbred grandparents. Quantitative phenotypes for eight T cell measures were obtained at 8 and 18 mo of age. Single-marker locus, repeated measures analysis of variance identified nine marker-phenotype associations with an experimentwise significance level of P &lt; 0.05. Six of the eight quantitative phenotypes could be associated with at least one locus having experiment-wide significance. Composite interval, repeated measures analysis of variance identified 13 chromosomal regions with comparisonwise (nominal) significance associations of P &lt; 0.001. The heterozygous-parent cross provides a reproducible, general method for identification of loci associated with quantitative trait phenotypes or repeated phenotypic measures.","container-title":"Genetics","DOI":"10.1093/genetics/151.2.785","ISSN":"0016-6731","issue":"2","journalAbbreviation":"Genetics","language":"eng","note":"PMID: 9927469\nPMCID: PMC1460485","page":"785-795","source":"PubMed","title":"Multiple-trait quantitative trait loci analysis using a large mouse sibship","volume":"151","author":[{"family":"Jackson","given":"A. U."},{"family":"Fornés","given":"A."},{"family":"Galecki","given":"A."},{"family":"Miller","given":"R. A."},{"family":"Burke","given":"D. T."}],"issued":{"date-parts":[["1999",2]]},"citation-key":"jacksonMultipletraitQuantitativeTrait1999"}}],"schema":"https://github.com/citation-style-language/schema/raw/master/csl-citation.json"} </w:instrText>
      </w:r>
      <w:r w:rsidR="00FA2FC4">
        <w:fldChar w:fldCharType="separate"/>
      </w:r>
      <w:r w:rsidR="00FA2FC4">
        <w:t>[5]</w:t>
      </w:r>
      <w:r w:rsidR="00FA2FC4">
        <w:fldChar w:fldCharType="end"/>
      </w:r>
      <w:r w:rsidR="00FA2FC4">
        <w:t xml:space="preserve"> mice represent genetically diverse outbred populations, while the Collaborative Cross </w:t>
      </w:r>
      <w:r w:rsidR="00FA2FC4">
        <w:fldChar w:fldCharType="begin"/>
      </w:r>
      <w:r w:rsidR="00FA2FC4">
        <w:instrText xml:space="preserve"> ADDIN ZOTERO_ITEM CSL_CITATION {"citationID":"6nF9Mzzu","properties":{"formattedCitation":"[6]","plainCitation":"[6]","noteIndex":0},"citationItems":[{"id":4888,"uris":["http://zotero.org/users/7317906/items/M9WFTNMR"],"itemData":{"id":4888,"type":"article-journal","abstract":"The goal of the Complex Trait Consortium is to promote the development of resources that can be used to understand, treat and ultimately prevent pervasive human diseases. Existing and proposed mouse resources that are optimized to study the actions of isolated genetic loci on a fixed background are less effective for studying intact polygenic networks and interactions among genes, environments, pathogens and other factors. The Collaborative Cross will provide a common reference panel specifically designed for the integrative analysis of complex systems and will change the way we approach human health and disease.","container-title":"Nature genetics","DOI":"10.1038/ng1104-1133","ISSN":"1061-4036","issue":"11","note":"PMID: 15514660\nCitation Key: Churchill2004\nISBN: 1061-4036","page":"1133-1137","title":"The Collaborative Cross, a community resource for the genetic analysis of complex traits.","volume":"36","author":[{"family":"Churchill","given":"Gary A."},{"family":"Airey","given":"David C"},{"family":"Allayee","given":"Hooman"},{"family":"Angel","given":"Joe M"},{"family":"Attie","given":"Alan D"},{"family":"Beatty","given":"Jackson"},{"family":"Beavis","given":"William D"},{"family":"Belknap","given":"John K"},{"family":"Bennett","given":"Beth"},{"family":"Berrettini","given":"Wade"},{"family":"Bleich","given":"Andre"},{"family":"Bogue","given":"Molly"},{"family":"Broman","given":"Karl W."},{"family":"Buck","given":"Kari J"},{"family":"Buckler","given":"Ed"},{"family":"Burmeister","given":"Margit"},{"family":"Chesler","given":"Elissa J"},{"family":"Cheverud","given":"James M"},{"family":"Clapcote","given":"Steven"},{"family":"Cook","given":"Melloni N"},{"family":"Cox","given":"Roger D"},{"family":"Crabbe","given":"John C"},{"family":"Crusio","given":"Wim E"},{"family":"Darvasi","given":"Ariel"},{"family":"Deschepper","given":"Christian F"},{"family":"Doerge","given":"R W"},{"family":"Farber","given":"Charles R"},{"family":"Forejt","given":"Jiri"},{"family":"Gaile","given":"Daniel"},{"family":"Garlow","given":"Steven J"},{"family":"Geiger","given":"Hartmut"},{"family":"Gershenfeld","given":"Howard"},{"family":"Gordon","given":"Terry"},{"family":"Gu","given":"Jing"},{"family":"Gu","given":"Weikuan"},{"family":"Haan","given":"Gerald","non-dropping-particle":"de"},{"family":"Hayes","given":"Nancy L"},{"family":"Heller","given":"Craig"},{"family":"Himmelbauer","given":"Heinz"},{"family":"Hitzemann","given":"Robert"},{"family":"Hunter","given":"Kent"},{"family":"Hsu","given":"Hui-Chen"},{"family":"Iraqi","given":"Fuad","dropping-particle":"a"},{"family":"Ivandic","given":"Boris"},{"family":"Jacob","given":"Howard J"},{"family":"Jansen","given":"Ritsert C"},{"family":"Jepsen","given":"Karl J"},{"family":"Johnson","given":"Dabney K"},{"family":"Johnson","given":"Thomas E"},{"family":"Kempermann","given":"Gerd"},{"family":"Kendziorski","given":"Christina"},{"family":"Kotb","given":"Malak"},{"family":"Kooy","given":"R Frank"},{"family":"Llamas","given":"Bastien"},{"family":"Lammert","given":"Frank"},{"family":"Lassalle","given":"Jean-Michel"},{"family":"Lowenstein","given":"Pedro R"},{"family":"Lu","given":"Lu"},{"family":"Lusis","given":"Aldons J."},{"family":"Manly","given":"Kenneth F"},{"family":"Marcucio","given":"Ralph"},{"family":"Matthews","given":"Doug"},{"family":"Medrano","given":"Juan F"},{"family":"Miller","given":"Darla R"},{"family":"Mittleman","given":"Guy"},{"family":"Mock","given":"Beverly","dropping-particle":"a"},{"family":"Mogil","given":"Jeffrey S"},{"family":"Montagutelli","given":"Xavier"},{"family":"Morahan","given":"Grant"},{"family":"Morris","given":"David G"},{"family":"Mott","given":"Richard"},{"family":"Nadeau","given":"Joseph H"},{"family":"Nagase","given":"Hiroki"},{"family":"Nowakowski","given":"Richard S"},{"family":"O'Hara","given":"Bruce F"},{"family":"Osadchuk","given":"Alexander V"},{"family":"Page","given":"Grier P"},{"family":"Paigen","given":"Beverly"},{"family":"Paigen","given":"Kenneth"},{"family":"Palmer","given":"Abraham","dropping-particle":"a"},{"family":"Pan","given":"Huei-Ju"},{"family":"Peltonen-Palotie","given":"Leena"},{"family":"Peirce","given":"Jeremy"},{"family":"Pomp","given":"Daniel"},{"family":"Pravenec","given":"Michal"},{"family":"Prows","given":"Daniel R"},{"family":"Qi","given":"Zhonghua"},{"family":"Reeves","given":"Roger H"},{"family":"Roder","given":"John"},{"family":"Rosen","given":"Glenn D"},{"family":"Schadt","given":"Eric E"},{"family":"Schalkwyk","given":"Leonard C"},{"family":"Seltzer","given":"Ze'ev"},{"family":"Shimomura","given":"Kazuhiro"},{"family":"Shou","given":"Siming"},{"family":"Sillanpää","given":"Mikko J"},{"family":"Siracusa","given":"Linda D"},{"family":"Snoeck","given":"Hans-Willem"},{"family":"Spearow","given":"Jimmy L"},{"family":"Svenson","given":"Karen L."},{"family":"Tarantino","given":"Lisa M"},{"family":"Threadgill","given":"David W."},{"family":"Toth","given":"Linda","dropping-particle":"a"},{"family":"Valdar","given":"William"},{"family":"Villena","given":"Fernando Pardo-Manuel","non-dropping-particle":"de"},{"family":"Warden","given":"Craig"},{"family":"Whatley","given":"Steve"},{"family":"Williams","given":"Robert W."},{"family":"Wiltshire","given":"Tim"},{"family":"Yi","given":"Nengjun"},{"family":"Zhang","given":"Dabao"},{"family":"Zhang","given":"Min"},{"family":"Zou","given":"Fei"}],"issued":{"date-parts":[["2004",11]]},"citation-key":"Churchill2004"}}],"schema":"https://github.com/citation-style-language/schema/raw/master/csl-citation.json"} </w:instrText>
      </w:r>
      <w:r w:rsidR="00FA2FC4">
        <w:fldChar w:fldCharType="separate"/>
      </w:r>
      <w:r w:rsidR="00FA2FC4">
        <w:t>[6]</w:t>
      </w:r>
      <w:r w:rsidR="00FA2FC4">
        <w:fldChar w:fldCharType="end"/>
      </w:r>
      <w:r w:rsidR="00FA2FC4">
        <w:t xml:space="preserve"> and BXD </w:t>
      </w:r>
      <w:r w:rsidR="00FA2FC4">
        <w:fldChar w:fldCharType="begin"/>
      </w:r>
      <w:r w:rsidR="00FA2FC4">
        <w:instrText xml:space="preserve"> ADDIN ZOTERO_ITEM CSL_CITATION {"citationID":"Y9r5kwli","properties":{"formattedCitation":"[7]","plainCitation":"[7]","noteIndex":0},"citationItems":[{"id":10761,"uris":["http://zotero.org/users/7317906/items/CN3KTZ29"],"itemData":{"id":10761,"type":"article-journal","abstract":"The challenge of precision medicine is to model complex interactions among DNA variants, phenotypes, development, environments, and treatments. We address this challenge by expanding the BXD family of mice to 140 fully isogenic strains, creating a uniquely powerful model for precision medicine. This family segregates for 6 million common DNA variants—a level that exceeds many human populations. Because each member can be replicated, heritable traits can be mapped with high power and precision. Current BXD phenomes are unsurpassed in coverage and include much omics data and thousands of quantitative traits. BXDs can be extended by a single-generation cross to as many as 19,460 isogenic F1 progeny, and this extended BXD family is an effective platform for testing causal modeling and for predictive validation. BXDs are a unique core resource for the field of experimental precision medicine.","container-title":"Cell Systems","DOI":"10.1016/j.cels.2020.12.002","ISSN":"2405-4712","issue":"3","journalAbbreviation":"Cell Systems","language":"en","page":"235-247.e9","source":"ScienceDirect","title":"A platform for experimental precision medicine: The extended BXD mouse family","title-short":"A platform for experimental precision medicine","volume":"12","author":[{"family":"Ashbrook","given":"David G."},{"family":"Arends","given":"Danny"},{"family":"Prins","given":"Pjotr"},{"family":"Mulligan","given":"Megan K."},{"family":"Roy","given":"Suheeta"},{"family":"Williams","given":"Evan G."},{"family":"Lutz","given":"Cathleen M."},{"family":"Valenzuela","given":"Alicia"},{"family":"Bohl","given":"Casey J."},{"family":"Ingels","given":"Jesse F."},{"family":"McCarty","given":"Melinda S."},{"family":"Centeno","given":"Arthur G."},{"family":"Hager","given":"Reinmar"},{"family":"Auwerx","given":"Johan"},{"family":"Lu","given":"Lu"},{"family":"Williams","given":"Robert W."}],"issued":{"date-parts":[["2021",3,17]]},"citation-key":"ashbrookPlatformExperimentalPrecision2021"}}],"schema":"https://github.com/citation-style-language/schema/raw/master/csl-citation.json"} </w:instrText>
      </w:r>
      <w:r w:rsidR="00FA2FC4">
        <w:fldChar w:fldCharType="separate"/>
      </w:r>
      <w:r w:rsidR="00FA2FC4">
        <w:t>[7]</w:t>
      </w:r>
      <w:r w:rsidR="00FA2FC4">
        <w:fldChar w:fldCharType="end"/>
      </w:r>
      <w:r w:rsidR="00FA2FC4">
        <w:t xml:space="preserve"> resources provide data on recombinant inbred mice.  Collectively these resources are valuable tools to understand complex traits such as cholesterol.</w:t>
      </w:r>
    </w:p>
    <w:p w14:paraId="649ECC13" w14:textId="77777777" w:rsidR="008C11CC" w:rsidRDefault="008C11CC" w:rsidP="00A53691"/>
    <w:p w14:paraId="1045C3C7" w14:textId="50332FE4" w:rsidR="008C11CC" w:rsidRDefault="008C11CC" w:rsidP="00A53691">
      <w:r>
        <w:t xml:space="preserve">In this study we performed a secondary data analysis of Diversity Outbred mice to understand clinical and phenotypic correlates of elevated cholesterol levels.  Using a machine learning approach, we demonstrate that sex, diet, and serum triglycerides </w:t>
      </w:r>
      <w:r w:rsidR="00FA2FC4">
        <w:t>are</w:t>
      </w:r>
      <w:r>
        <w:t xml:space="preserve"> strong predictors of cholesterol levels in these mice</w:t>
      </w:r>
      <w:r w:rsidR="00FA2FC4">
        <w:t>, but also that even with high dietary control serum calcium provides and independent correlate of serum cholesterol levels</w:t>
      </w:r>
      <w:r>
        <w:t>.</w:t>
      </w:r>
    </w:p>
    <w:p w14:paraId="0BC6AA7E" w14:textId="3AC675F5" w:rsidR="003B394D" w:rsidRDefault="003B394D" w:rsidP="00E50DC1">
      <w:pPr>
        <w:pStyle w:val="Heading1"/>
      </w:pPr>
      <w:r>
        <w:t>Methods</w:t>
      </w:r>
      <w:r w:rsidR="00567EB3">
        <w:t xml:space="preserve"> and Materials</w:t>
      </w:r>
    </w:p>
    <w:p w14:paraId="2842536E" w14:textId="77777777" w:rsidR="007014BD" w:rsidRDefault="007014BD" w:rsidP="00E50DC1">
      <w:pPr>
        <w:pStyle w:val="Heading2"/>
      </w:pPr>
    </w:p>
    <w:p w14:paraId="0693A46D" w14:textId="5C404274" w:rsidR="003B394D" w:rsidRDefault="003B394D" w:rsidP="00E50DC1">
      <w:pPr>
        <w:pStyle w:val="Heading2"/>
      </w:pPr>
      <w:r>
        <w:t>Diversity Outbred Data</w:t>
      </w:r>
    </w:p>
    <w:p w14:paraId="084A4CB0" w14:textId="600248D8" w:rsidR="00111D61" w:rsidRPr="00111D61" w:rsidRDefault="003B394D" w:rsidP="00A2404E">
      <w:r>
        <w:t xml:space="preserve">The phenotype data </w:t>
      </w:r>
      <w:r w:rsidR="0071130A">
        <w:t xml:space="preserve">for diversity outbred mice </w:t>
      </w:r>
      <w:r w:rsidR="00A2404E" w:rsidRPr="00A2404E">
        <w:t xml:space="preserve">(RRID:IMSR_JAX:009376) </w:t>
      </w:r>
      <w:r w:rsidR="0071130A">
        <w:t xml:space="preserve">contains data on </w:t>
      </w:r>
      <w:r w:rsidR="0012187C">
        <w:t>840</w:t>
      </w:r>
      <w:r w:rsidR="0071130A">
        <w:t xml:space="preserve"> mice from the diversity outbred collection of both sexes</w:t>
      </w:r>
      <w:r w:rsidR="00BC2D63">
        <w:t xml:space="preserve"> </w:t>
      </w:r>
      <w:r w:rsidR="00BC2D63">
        <w:fldChar w:fldCharType="begin"/>
      </w:r>
      <w:r w:rsidR="0012187C">
        <w:instrText xml:space="preserve"> ADDIN ZOTERO_ITEM CSL_CITATION {"citationID":"AxAN5KjZ","properties":{"formattedCitation":"[8]","plainCitation":"[8]","noteIndex":0},"citationItems":[{"id":9025,"uris":["http://zotero.org/users/7317906/items/3KMKBG2Y"],"itemData":{"id":9025,"type":"article-journal","abstract":"Inter-individual variation in metabolic health and adiposity is driven by many factors. Diet composition and genetic background and the interactions between these two factors affect adiposity and related traits such as circulating cholesterol levels. In this study, we fed 850 Diversity Outbred mice, half females and half males, with either a standard chow diet or a high fat, high sucrose diet beginning at weaning and aged them to 26 weeks. We measured clinical chemistry and body composition at early and late time points during the study, and liver transcription at euthanasia. Males weighed more than females and mice on a high fat diet generally weighed more than those on chow. Many traits showed sex- or diet-specific changes as well as more complex sex by diet interactions. We mapped both the physiological and molecular traits and found that the genetic architecture of the physiological traits is complex, with many single locus associations potentially being driven by more than one polymorphism. For liver transcription, we find that local polymorphisms affect constitutive and sex-specific transcription, but that the response to diet is not affected by local polymorphisms. We identified two loci for circulating cholesterol levels. We performed mediation analysis by mapping the physiological traits, given liver transcript abundance and propose several genes that may be modifiers of the physiological traits. By including both physiological and molecular traits in our analyses, we have created deeper phenotypic profiles to identify additional significant contributors to complex metabolic outcomes such as polygenic obesity. We make the phenotype, liver transcript and genotype data publicly available as a resource for the research community.","container-title":"bioRxiv","DOI":"10.1101/098657","note":"Citation Key: Gatti2017","page":"098657","title":"The Effects of Sex and Diet on Physiology and Liver Gene Expression in Diversity Outbred Mice","author":[{"family":"Gatti","given":"Daniel M."},{"family":"Simecek","given":"Petr"},{"family":"Somes","given":"Lisa"},{"family":"Jeffery","given":"Clifton T"},{"family":"Vincent","given":"Matthew J"},{"family":"Choi","given":"Kwangbom"},{"family":"Chen","given":"Xingyao"},{"family":"Churchill","given":"Gary A."},{"family":"Svenson","given":"Karen L."}],"issued":{"date-parts":[["2017"]]},"citation-key":"Gatti2017"}}],"schema":"https://github.com/citation-style-language/schema/raw/master/csl-citation.json"} </w:instrText>
      </w:r>
      <w:r w:rsidR="00BC2D63">
        <w:fldChar w:fldCharType="separate"/>
      </w:r>
      <w:r w:rsidR="0012187C">
        <w:t>[8]</w:t>
      </w:r>
      <w:r w:rsidR="00BC2D63">
        <w:fldChar w:fldCharType="end"/>
      </w:r>
      <w:r w:rsidR="0071130A">
        <w:t xml:space="preserve">.  The </w:t>
      </w:r>
      <w:r w:rsidR="00BC2D63">
        <w:t>dataset</w:t>
      </w:r>
      <w:r w:rsidR="0071130A">
        <w:t xml:space="preserve"> includes at data for </w:t>
      </w:r>
      <w:r w:rsidR="00812A40" w:rsidRPr="00111D61">
        <w:t xml:space="preserve">162 </w:t>
      </w:r>
      <w:r w:rsidR="0071130A">
        <w:t xml:space="preserve">phenotypes, measured once, </w:t>
      </w:r>
      <w:r w:rsidR="000A008F">
        <w:t>twice</w:t>
      </w:r>
      <w:r w:rsidR="0071130A">
        <w:t>, or weekly in the case of body weights.  At we</w:t>
      </w:r>
      <w:r w:rsidR="00BC2D63">
        <w:t>aning</w:t>
      </w:r>
      <w:r w:rsidR="0071130A">
        <w:t xml:space="preserve"> mice were placed on a high fat high sucrose</w:t>
      </w:r>
      <w:r w:rsidR="001651F4">
        <w:t xml:space="preserve"> </w:t>
      </w:r>
      <w:r w:rsidR="00BC2D63">
        <w:t xml:space="preserve">diet </w:t>
      </w:r>
      <w:r w:rsidR="001651F4">
        <w:t>(HFHS</w:t>
      </w:r>
      <w:r w:rsidR="00BC2D63">
        <w:t>; Harlan TD.08811)</w:t>
      </w:r>
      <w:r w:rsidR="0071130A">
        <w:t>, or kept on a normal chow diet</w:t>
      </w:r>
      <w:r w:rsidR="001651F4">
        <w:t xml:space="preserve"> (NCD</w:t>
      </w:r>
      <w:r w:rsidR="00BC2D63">
        <w:t>; LabDiet 5K52</w:t>
      </w:r>
      <w:r w:rsidR="0012187C">
        <w:t>)</w:t>
      </w:r>
      <w:r w:rsidR="0071130A">
        <w:t>.</w:t>
      </w:r>
      <w:r w:rsidR="001651F4" w:rsidRPr="001651F4">
        <w:t xml:space="preserve"> </w:t>
      </w:r>
      <w:r w:rsidR="001651F4">
        <w:t>In the final dataset there were 22</w:t>
      </w:r>
      <w:r w:rsidR="0012187C">
        <w:t>5</w:t>
      </w:r>
      <w:r w:rsidR="001651F4">
        <w:t xml:space="preserve"> female mice on NCD, </w:t>
      </w:r>
      <w:r w:rsidR="0012187C">
        <w:t>224</w:t>
      </w:r>
      <w:r w:rsidR="001651F4">
        <w:t xml:space="preserve"> male mice on NCD, </w:t>
      </w:r>
      <w:r w:rsidR="0012187C">
        <w:t>198</w:t>
      </w:r>
      <w:r w:rsidR="001651F4">
        <w:t xml:space="preserve"> female mice on HFHS, and </w:t>
      </w:r>
      <w:r w:rsidR="0012187C">
        <w:t>193</w:t>
      </w:r>
      <w:r w:rsidR="001651F4">
        <w:t xml:space="preserve"> male mice on HFHS</w:t>
      </w:r>
      <w:r w:rsidR="001651F4" w:rsidRPr="00111D61">
        <w:t>.</w:t>
      </w:r>
      <w:r w:rsidR="00724665" w:rsidRPr="00111D61">
        <w:t xml:space="preserve">  </w:t>
      </w:r>
      <w:r w:rsidR="00111D61" w:rsidRPr="00111D61">
        <w:t>Cholesterol, triglycerides, and calcium were quantified in plasma using the</w:t>
      </w:r>
      <w:r w:rsidR="00111D61" w:rsidRPr="00D12B98">
        <w:t xml:space="preserve"> Beckman Synchron DXC600Pro Clinical chemistry analyzer. Body composition by dual x-ray absorbitrometry (DEXA) on Lunar PIXImus densitometer (GE Medical Systems).  </w:t>
      </w:r>
      <w:r w:rsidR="00111D61" w:rsidRPr="00111D61">
        <w:t xml:space="preserve">Additional details in </w:t>
      </w:r>
      <w:r w:rsidR="0012187C">
        <w:fldChar w:fldCharType="begin"/>
      </w:r>
      <w:r w:rsidR="0012187C">
        <w:instrText xml:space="preserve"> ADDIN ZOTERO_ITEM CSL_CITATION {"citationID":"z4UGIjvC","properties":{"formattedCitation":"[9]","plainCitation":"[9]","noteIndex":0},"citationItems":[{"id":10008,"uris":["http://zotero.org/users/7317906/items/477XL5BL"],"itemData":{"id":10008,"type":"article-journal","abstract":"The JAX Diversity Outbred population is a new mouse resource derived from partially inbred Collaborative Cross strains and maintained by randomized outcrossing. As such, it segregates the same allelic variants as the Collaborative Cross but embeds these in a distinct population architecture in which each animal has a high degree of heterozygosity and carries a unique combination of alleles. Phenotypic diversity is striking and often divergent from phenotypes seen in the founder strains of the Collaborative Cross. Allele frequencies and recombination density in early generations of Diversity Outbred mice are consistent with expectations based on simulations of the mating design. We describe analytical methods for genetic mapping using this resource and demonstrate the power and high mapping resolution achieved with this population by mapping a serum cholesterol trait to a 2-Mb region on chromosome 3 containing only 11 genes. Analysis of the estimated allele effects in conjunction with complete genome sequence data of the founder strains reduced the pool of candidate polymorphisms to seven SNPs, five of which are located in an intergenic region upstream of the Foxo1 gene. © 2012 by the Genetics Society of America.","container-title":"Genetics","DOI":"10.1534/genetics.111.132597","ISSN":"19432631","issue":"2","note":"PMID: 22345611\nCitation Key: Svenson2012","page":"437-447","title":"High-resolution genetic mapping using the mouse Diversity Outbred population","volume":"190","author":[{"family":"Svenson","given":"Karen L."},{"family":"Gatti","given":"Daniel M."},{"family":"Valdar","given":"William"},{"family":"Welsh","given":"Catherine E."},{"family":"Cheng","given":"Riyan"},{"family":"Chesler","given":"Elissa J."},{"family":"Palmer","given":"Abraham A."},{"family":"McMillan","given":"Leonard"},{"family":"Churchill","given":"Gary A."}],"issued":{"date-parts":[["2012"]]},"citation-key":"Svenson2012"}}],"schema":"https://github.com/citation-style-language/schema/raw/master/csl-citation.json"} </w:instrText>
      </w:r>
      <w:r w:rsidR="0012187C">
        <w:fldChar w:fldCharType="separate"/>
      </w:r>
      <w:r w:rsidR="0012187C">
        <w:t>[9]</w:t>
      </w:r>
      <w:r w:rsidR="0012187C">
        <w:fldChar w:fldCharType="end"/>
      </w:r>
    </w:p>
    <w:p w14:paraId="707017FF" w14:textId="77777777" w:rsidR="009A106A" w:rsidRDefault="009A106A" w:rsidP="00E50DC1">
      <w:pPr>
        <w:pStyle w:val="Heading2"/>
      </w:pPr>
    </w:p>
    <w:p w14:paraId="2B38693D" w14:textId="54A8F29B" w:rsidR="00A8356A" w:rsidRDefault="00A8356A" w:rsidP="00E50DC1">
      <w:pPr>
        <w:pStyle w:val="Heading2"/>
      </w:pPr>
      <w:r>
        <w:t>BXD Data</w:t>
      </w:r>
    </w:p>
    <w:p w14:paraId="0388F302" w14:textId="7860BDC7" w:rsidR="00A8356A" w:rsidRPr="009A106A" w:rsidRDefault="00A8356A" w:rsidP="009A106A">
      <w:pPr>
        <w:rPr>
          <w:rFonts w:ascii="Arial" w:hAnsi="Arial" w:cs="Arial"/>
          <w:color w:val="585F69"/>
          <w:sz w:val="27"/>
          <w:szCs w:val="27"/>
        </w:rPr>
      </w:pPr>
      <w:r>
        <w:t xml:space="preserve">Calcium and cholesterol levels from male and female BXD were described in </w:t>
      </w:r>
      <w:r>
        <w:fldChar w:fldCharType="begin"/>
      </w:r>
      <w:r w:rsidR="00FA2FC4">
        <w:instrText xml:space="preserve"> ADDIN ZOTERO_ITEM CSL_CITATION {"citationID":"4zTmZPMk","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t>[10]</w:t>
      </w:r>
      <w:r>
        <w:fldChar w:fldCharType="end"/>
      </w:r>
      <w:r>
        <w:t>.  These data were downloaded from GeneNetwork (</w:t>
      </w:r>
      <w:hyperlink r:id="rId7" w:history="1">
        <w:r w:rsidRPr="00C61AAC">
          <w:rPr>
            <w:rStyle w:val="Hyperlink"/>
          </w:rPr>
          <w:t>http://www.genenetwork.org/</w:t>
        </w:r>
      </w:hyperlink>
      <w:r>
        <w:t xml:space="preserve">) </w:t>
      </w:r>
      <w:r>
        <w:fldChar w:fldCharType="begin"/>
      </w:r>
      <w:r w:rsidR="00FA2FC4">
        <w:instrText xml:space="preserve"> ADDIN ZOTERO_ITEM CSL_CITATION {"citationID":"Bg3pcKwC","properties":{"formattedCitation":"[11,12]","plainCitation":"[11,12]","noteIndex":0},"citationItems":[{"id":8559,"uris":["http://zotero.org/users/7317906/items/KL57PEB8"],"itemData":{"id":8559,"type":"chapter","abstract":"The next frontier in systems biology and medicine.","container-title":"Methods in Molecular Biology","ISBN":"978-1-4939-6427-7","note":"DOI: 10.1007/978-1-4939-6427-7_4\nCitation Key: Mulligan2017\nissue: 6020\nISSN: 00368075","page":"75-120","title":"GeneNetwork: A Toolbox for Systems Genetics","URL":"http://link.springer.com/10.1007/978-1-4939-6427-7_4","volume":"331","author":[{"family":"Mulligan","given":"Megan K."},{"family":"Mozhui","given":"Khyobeni"},{"family":"Prins","given":"Pjotr"},{"family":"Williams","given":"Robert W."}],"issued":{"date-parts":[["2017"]]},"citation-key":"Mulligan2017"}},{"id":10676,"uris":["http://zotero.org/users/7317906/items/CZHZXPTP"],"itemData":{"id":10676,"type":"article-journal","abstract":"Sloan et al, (2016), GeneNetwork: framework for web-based genetics, Journal of Open Source Software, 1(2), 25, doi:10.21105/joss.00025","container-title":"Journal of Open Source Software","DOI":"10.21105/joss.00025","ISSN":"2475-9066","issue":"2","language":"en","page":"25","source":"joss.theoj.org","title":"GeneNetwork: framework for web-based genetics","title-short":"GeneNetwork","volume":"1","author":[{"family":"Sloan","given":"Zachary"},{"family":"Arends","given":"Danny"},{"family":"Broman","given":"Karl W."},{"family":"Centeno","given":"Arthur"},{"family":"Furlotte","given":"Nicholas"},{"family":"Nijveen","given":"Harm"},{"family":"Yan","given":"Lei"},{"family":"Zhou","given":"Xiang"},{"family":"Williams","given":"Robert W."},{"family":"Prins","given":"Pjotr"}],"issued":{"date-parts":[["2016",6,17]]},"citation-key":"sloanGeneNetworkFrameworkWebbased2016"}}],"schema":"https://github.com/citation-style-language/schema/raw/master/csl-citation.json"} </w:instrText>
      </w:r>
      <w:r>
        <w:fldChar w:fldCharType="separate"/>
      </w:r>
      <w:r w:rsidR="00FA2FC4">
        <w:t>[11,12]</w:t>
      </w:r>
      <w:r>
        <w:fldChar w:fldCharType="end"/>
      </w:r>
      <w:r>
        <w:t xml:space="preserve"> as datasets </w:t>
      </w:r>
      <w:r w:rsidRPr="00A8356A">
        <w:t>BXD_12844</w:t>
      </w:r>
      <w:r>
        <w:t xml:space="preserve">, </w:t>
      </w:r>
      <w:r w:rsidRPr="00A8356A">
        <w:t>BXD_12914</w:t>
      </w:r>
      <w:r>
        <w:t xml:space="preserve">, </w:t>
      </w:r>
      <w:r w:rsidRPr="00A8356A">
        <w:t>BXD_1295</w:t>
      </w:r>
      <w:r>
        <w:t xml:space="preserve">1, and </w:t>
      </w:r>
      <w:r w:rsidRPr="00A8356A">
        <w:t>BXD_12881</w:t>
      </w:r>
      <w:r>
        <w:t xml:space="preserve">.  </w:t>
      </w:r>
      <w:r w:rsidR="00415101">
        <w:t xml:space="preserve">These datasets included 17 female and </w:t>
      </w:r>
      <w:r w:rsidR="00C94146">
        <w:t xml:space="preserve">strains (72 mice) and </w:t>
      </w:r>
      <w:r w:rsidR="00415101">
        <w:t xml:space="preserve">36 male </w:t>
      </w:r>
      <w:r w:rsidR="00C94146">
        <w:t>strains (254 mice</w:t>
      </w:r>
      <w:r w:rsidR="009A106A">
        <w:t xml:space="preserve">; </w:t>
      </w:r>
      <w:r w:rsidR="009A106A" w:rsidRPr="009A106A">
        <w:t>RRID:MGI:2164899</w:t>
      </w:r>
      <w:r w:rsidR="00C94146">
        <w:t>)</w:t>
      </w:r>
      <w:r w:rsidR="00415101">
        <w:t>.</w:t>
      </w:r>
      <w:r w:rsidR="00C94146">
        <w:t xml:space="preserve">  </w:t>
      </w:r>
      <w:r w:rsidR="0061059B">
        <w:t>These mice were maintained on a chow diet (</w:t>
      </w:r>
      <w:r w:rsidR="00194B8A">
        <w:t xml:space="preserve">SAFE; D04) </w:t>
      </w:r>
      <w:r w:rsidR="009A106A">
        <w:t>with</w:t>
      </w:r>
      <w:r w:rsidR="00194B8A">
        <w:t xml:space="preserve"> blood collected at 14 weeks of age.  </w:t>
      </w:r>
      <w:r w:rsidR="00C94146">
        <w:t xml:space="preserve">Data were averaged and analyzed </w:t>
      </w:r>
      <w:r w:rsidR="00194B8A">
        <w:t>by</w:t>
      </w:r>
      <w:r w:rsidR="00C94146">
        <w:t xml:space="preserve"> strain</w:t>
      </w:r>
      <w:r w:rsidR="00DA4A35">
        <w:t xml:space="preserve"> and sex</w:t>
      </w:r>
      <w:r w:rsidR="00C94146">
        <w:t>.</w:t>
      </w:r>
    </w:p>
    <w:p w14:paraId="4D91C910" w14:textId="31B7B9EC" w:rsidR="001C5E79" w:rsidRDefault="001C5E79" w:rsidP="003B394D"/>
    <w:p w14:paraId="7064508C" w14:textId="65E74AC8" w:rsidR="001C5E79" w:rsidRDefault="001C5E79" w:rsidP="00E50DC1">
      <w:pPr>
        <w:pStyle w:val="Heading2"/>
      </w:pPr>
      <w:r>
        <w:t>Statistics</w:t>
      </w:r>
    </w:p>
    <w:p w14:paraId="652E0F4D" w14:textId="5D816C75" w:rsidR="003B394D" w:rsidRDefault="001C5E79" w:rsidP="00E50DC1">
      <w:r>
        <w:t>All statistical analyses were performed using R version 4.2.0</w:t>
      </w:r>
      <w:r w:rsidR="009B2FF9">
        <w:t xml:space="preserve"> </w:t>
      </w:r>
      <w:r w:rsidR="009B2FF9">
        <w:fldChar w:fldCharType="begin"/>
      </w:r>
      <w:r w:rsidR="00FA2FC4">
        <w:instrText xml:space="preserve"> ADDIN ZOTERO_ITEM CSL_CITATION {"citationID":"C5iRPZWM","properties":{"formattedCitation":"[13]","plainCitation":"[13]","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9B2FF9">
        <w:fldChar w:fldCharType="separate"/>
      </w:r>
      <w:r w:rsidR="00FA2FC4">
        <w:t>[13]</w:t>
      </w:r>
      <w:r w:rsidR="009B2FF9">
        <w:fldChar w:fldCharType="end"/>
      </w:r>
      <w:r>
        <w:t xml:space="preserve">.  Cholesterol data </w:t>
      </w:r>
      <w:r w:rsidR="009516D5">
        <w:t>were</w:t>
      </w:r>
      <w:r>
        <w:t xml:space="preserve"> not normally distributed </w:t>
      </w:r>
      <w:r w:rsidR="009516D5">
        <w:t xml:space="preserve">within groups </w:t>
      </w:r>
      <w:r>
        <w:t>(p&lt;0.05 by sex and diet stratified Shapiro-Wilk tests)</w:t>
      </w:r>
      <w:r w:rsidR="009516D5">
        <w:t>, so non-parametric pairwise tests were used</w:t>
      </w:r>
      <w:r>
        <w:t>.</w:t>
      </w:r>
      <w:r w:rsidR="009516D5">
        <w:t xml:space="preserve">  Summarized data is reported as mean +/- standard error of the mean.  </w:t>
      </w:r>
      <w:r w:rsidR="0048783D">
        <w:t xml:space="preserve">For all comparisons sex was first tested as a modifier, and then as a covariate.  If there was significant evidence of sex </w:t>
      </w:r>
      <w:r w:rsidR="0048783D">
        <w:lastRenderedPageBreak/>
        <w:t xml:space="preserve">modification, pairwise sex-stratified analyses are also reported.  </w:t>
      </w:r>
      <w:r w:rsidR="003A7331">
        <w:t xml:space="preserve">Regression trees were generated using the rpart package (version 4.1.19; </w:t>
      </w:r>
      <w:r w:rsidR="003A7331">
        <w:fldChar w:fldCharType="begin"/>
      </w:r>
      <w:r w:rsidR="00FA2FC4">
        <w:instrText xml:space="preserve"> ADDIN ZOTERO_ITEM CSL_CITATION {"citationID":"bu0vLD6C","properties":{"formattedCitation":"[14]","plainCitation":"[14]","noteIndex":0},"citationItems":[{"id":10625,"uris":["http://zotero.org/users/7317906/items/RF4ZPN5E"],"itemData":{"id":10625,"type":"software","title":"rpart: Recursive Partitioning and Regression Trees","URL":"https://CRAN.R-project.org/package=rpart","version":"4.1.19","author":[{"family":"Therneau, Terry","given":""},{"family":"Atkinson, Beth","given":""}],"citation-key":"therneauterryRpartRecursivePartitioning"}}],"schema":"https://github.com/citation-style-language/schema/raw/master/csl-citation.json"} </w:instrText>
      </w:r>
      <w:r w:rsidR="003A7331">
        <w:fldChar w:fldCharType="separate"/>
      </w:r>
      <w:r w:rsidR="00FA2FC4">
        <w:t>[14]</w:t>
      </w:r>
      <w:r w:rsidR="003A7331">
        <w:fldChar w:fldCharType="end"/>
      </w:r>
      <w:r w:rsidR="003A7331">
        <w:t xml:space="preserve">), and pruned based on the </w:t>
      </w:r>
      <w:r w:rsidR="00A35CFB">
        <w:t xml:space="preserve">number of branches </w:t>
      </w:r>
      <w:r w:rsidR="00006B24">
        <w:t>at</w:t>
      </w:r>
      <w:r w:rsidR="00A35CFB">
        <w:t xml:space="preserve"> the </w:t>
      </w:r>
      <w:r w:rsidR="003A7331">
        <w:t>minimum cross</w:t>
      </w:r>
      <w:r w:rsidR="00A35CFB">
        <w:t>-</w:t>
      </w:r>
      <w:r w:rsidR="003A7331">
        <w:t>validated standard error</w:t>
      </w:r>
      <w:r w:rsidR="00A35CFB">
        <w:t xml:space="preserve"> rate</w:t>
      </w:r>
      <w:r w:rsidR="003A7331">
        <w:t xml:space="preserve">.  </w:t>
      </w:r>
      <w:r w:rsidR="009516D5">
        <w:t xml:space="preserve">Statistical significance was set at an alpha of 0.05.  All data and reproducible code </w:t>
      </w:r>
      <w:r w:rsidR="00C13CA6">
        <w:t>are</w:t>
      </w:r>
      <w:r w:rsidR="009516D5">
        <w:t xml:space="preserve"> available for this manuscript at </w:t>
      </w:r>
      <w:hyperlink r:id="rId8" w:history="1">
        <w:r w:rsidR="009516D5" w:rsidRPr="009516D5">
          <w:rPr>
            <w:rStyle w:val="Hyperlink"/>
          </w:rPr>
          <w:t>https://github.com/BridgesLab/PrecisionNutrition</w:t>
        </w:r>
      </w:hyperlink>
      <w:r w:rsidR="009B2FF9">
        <w:t>.</w:t>
      </w:r>
    </w:p>
    <w:p w14:paraId="333CC5D6" w14:textId="27A1C469" w:rsidR="000C06E4" w:rsidRDefault="003B394D" w:rsidP="00E50DC1">
      <w:pPr>
        <w:pStyle w:val="Heading1"/>
      </w:pPr>
      <w:r>
        <w:t>Results</w:t>
      </w:r>
    </w:p>
    <w:p w14:paraId="03F8B130" w14:textId="76B22506" w:rsidR="006416DA" w:rsidRDefault="006416DA" w:rsidP="006416DA"/>
    <w:p w14:paraId="2B4345ED" w14:textId="36E1E53C" w:rsidR="006416DA" w:rsidRPr="006416DA" w:rsidRDefault="006416DA" w:rsidP="00E50DC1">
      <w:pPr>
        <w:pStyle w:val="Heading2"/>
      </w:pPr>
      <w:r>
        <w:t>Diversity outbred mice exhibit diet and sex dependent variation in cholesterol levels</w:t>
      </w:r>
    </w:p>
    <w:p w14:paraId="27F927C7" w14:textId="2F0550CE" w:rsidR="002A2864" w:rsidRDefault="002A2864" w:rsidP="000B2E8A">
      <w:r>
        <w:t xml:space="preserve">We first evaluated the cholesterol levels in the diversity outbred mice measured at </w:t>
      </w:r>
      <w:r w:rsidR="000A008F">
        <w:t xml:space="preserve">8 </w:t>
      </w:r>
      <w:r w:rsidR="00C36BC2">
        <w:t xml:space="preserve">and </w:t>
      </w:r>
      <w:r w:rsidR="000A008F">
        <w:t>19 weeks</w:t>
      </w:r>
      <w:r w:rsidR="00C36BC2">
        <w:t>.   Cholesterol levels for each group were similar at both time points</w:t>
      </w:r>
      <w:r w:rsidR="00EA279D">
        <w:t xml:space="preserve"> (p=0.4</w:t>
      </w:r>
      <w:r w:rsidR="00D12B98">
        <w:t>74</w:t>
      </w:r>
      <w:r w:rsidR="00EA279D">
        <w:t xml:space="preserve"> by pairwise Wilcoxon test, see Supplementary Figure 1).  </w:t>
      </w:r>
      <w:r w:rsidR="00DE244E">
        <w:t>This indicates that cholesterol levels are stable between both time points</w:t>
      </w:r>
      <w:r w:rsidR="00C36BC2">
        <w:t>.</w:t>
      </w:r>
      <w:r w:rsidR="00D609A7">
        <w:t xml:space="preserve">  We </w:t>
      </w:r>
      <w:r w:rsidR="000A008F">
        <w:t xml:space="preserve">stratified </w:t>
      </w:r>
      <w:r w:rsidR="00B26227">
        <w:t xml:space="preserve">cholesterol </w:t>
      </w:r>
      <w:r w:rsidR="000A008F">
        <w:t>levels by sex and diet</w:t>
      </w:r>
      <w:r w:rsidR="00E60FD3">
        <w:t xml:space="preserve">.  </w:t>
      </w:r>
      <w:r w:rsidR="00E52D5C">
        <w:t>Via multivariate regression, we</w:t>
      </w:r>
      <w:r w:rsidR="00E60FD3">
        <w:t xml:space="preserve"> found the</w:t>
      </w:r>
      <w:r w:rsidR="004E1E43">
        <w:t xml:space="preserve"> expected </w:t>
      </w:r>
      <w:r w:rsidR="000B2E8A">
        <w:t>cholesterol elevations in</w:t>
      </w:r>
      <w:r w:rsidR="00E60FD3">
        <w:t xml:space="preserve"> mice on a</w:t>
      </w:r>
      <w:r w:rsidR="004E1E43">
        <w:t xml:space="preserve"> HFHS diet</w:t>
      </w:r>
      <w:r w:rsidR="000B2E8A">
        <w:t xml:space="preserve"> (</w:t>
      </w:r>
      <w:r w:rsidR="0079698D">
        <w:t>33.</w:t>
      </w:r>
      <w:r w:rsidR="00D12B98">
        <w:t>7</w:t>
      </w:r>
      <w:r w:rsidR="000B2E8A">
        <w:t xml:space="preserve"> +/- </w:t>
      </w:r>
      <w:r w:rsidR="0079698D">
        <w:t>2.0</w:t>
      </w:r>
      <w:r w:rsidR="000B2E8A">
        <w:t xml:space="preserve"> mg/dL, p=</w:t>
      </w:r>
      <w:r w:rsidR="00D12B98">
        <w:t>1.4</w:t>
      </w:r>
      <w:r w:rsidR="000B2E8A">
        <w:t xml:space="preserve"> x 10</w:t>
      </w:r>
      <w:r w:rsidR="000B2E8A" w:rsidRPr="000B2E8A">
        <w:rPr>
          <w:vertAlign w:val="superscript"/>
        </w:rPr>
        <w:t>-</w:t>
      </w:r>
      <w:r w:rsidR="0079698D">
        <w:rPr>
          <w:vertAlign w:val="superscript"/>
        </w:rPr>
        <w:t>5</w:t>
      </w:r>
      <w:r w:rsidR="00D12B98">
        <w:rPr>
          <w:vertAlign w:val="superscript"/>
        </w:rPr>
        <w:t>6</w:t>
      </w:r>
      <w:r w:rsidR="0048783D">
        <w:t>)</w:t>
      </w:r>
      <w:r w:rsidR="004E1E43">
        <w:t>, and male sex</w:t>
      </w:r>
      <w:r w:rsidR="00E60FD3">
        <w:t xml:space="preserve"> </w:t>
      </w:r>
      <w:r w:rsidR="000B2E8A">
        <w:t>(</w:t>
      </w:r>
      <w:r w:rsidR="00D12B98">
        <w:t>16.9</w:t>
      </w:r>
      <w:r w:rsidR="000B2E8A">
        <w:t xml:space="preserve"> +/- </w:t>
      </w:r>
      <w:r w:rsidR="0079698D">
        <w:t xml:space="preserve">2.0 </w:t>
      </w:r>
      <w:r w:rsidR="000B2E8A">
        <w:t>mg/dL, p=</w:t>
      </w:r>
      <w:r w:rsidR="00D12B98">
        <w:t xml:space="preserve">3.0 </w:t>
      </w:r>
      <w:r w:rsidR="000B2E8A">
        <w:t>x 10</w:t>
      </w:r>
      <w:r w:rsidR="000B2E8A" w:rsidRPr="000B2E8A">
        <w:rPr>
          <w:vertAlign w:val="superscript"/>
        </w:rPr>
        <w:t>-</w:t>
      </w:r>
      <w:r w:rsidR="0079698D">
        <w:rPr>
          <w:vertAlign w:val="superscript"/>
        </w:rPr>
        <w:t>1</w:t>
      </w:r>
      <w:r w:rsidR="000B2E8A" w:rsidRPr="000B2E8A">
        <w:rPr>
          <w:vertAlign w:val="superscript"/>
        </w:rPr>
        <w:t>7</w:t>
      </w:r>
      <w:r w:rsidR="000B2E8A">
        <w:t xml:space="preserve">; </w:t>
      </w:r>
      <w:r w:rsidR="00E60FD3">
        <w:t>Figure 1</w:t>
      </w:r>
      <w:r w:rsidR="00C57455">
        <w:t>A</w:t>
      </w:r>
      <w:r w:rsidR="00E60FD3">
        <w:t>)</w:t>
      </w:r>
      <w:r w:rsidR="004E1E43">
        <w:t>.</w:t>
      </w:r>
      <w:r w:rsidR="001C5E79">
        <w:t xml:space="preserve">  There was no </w:t>
      </w:r>
      <w:r w:rsidR="001651F4">
        <w:t xml:space="preserve">evidence of a </w:t>
      </w:r>
      <w:r w:rsidR="001C5E79">
        <w:t>significant interaction between diet and sex (p=0.</w:t>
      </w:r>
      <w:r w:rsidR="0079698D">
        <w:t>6</w:t>
      </w:r>
      <w:r w:rsidR="00D12B98">
        <w:t>36</w:t>
      </w:r>
      <w:r w:rsidR="001C5E79">
        <w:t>)</w:t>
      </w:r>
      <w:r w:rsidR="000B2E8A">
        <w:t>.</w:t>
      </w:r>
    </w:p>
    <w:p w14:paraId="41458826" w14:textId="4112D2B8" w:rsidR="00C13CA6" w:rsidRDefault="00C13CA6" w:rsidP="000B2E8A"/>
    <w:p w14:paraId="0A2AAFA5" w14:textId="0CC3C92B" w:rsidR="006416DA" w:rsidRDefault="006416DA" w:rsidP="00E50DC1">
      <w:pPr>
        <w:pStyle w:val="Heading2"/>
      </w:pPr>
      <w:r>
        <w:t>Diet, triglycerides and calcium associate with cholesterol levels.</w:t>
      </w:r>
    </w:p>
    <w:p w14:paraId="3FB484E8" w14:textId="0FF55584" w:rsidR="00C13CA6" w:rsidRDefault="008C79AA" w:rsidP="000B2E8A">
      <w:r>
        <w:t xml:space="preserve">To define other potential associations between </w:t>
      </w:r>
      <w:r w:rsidR="00C57455">
        <w:t>cholesterol and measured phenotypes in this dataset we generated a regression tree using the 165 phenotypes in this dataset (Figure 1B).</w:t>
      </w:r>
      <w:r w:rsidR="00864E8B">
        <w:t xml:space="preserve">  </w:t>
      </w:r>
      <w:r w:rsidR="006416DA">
        <w:t>T</w:t>
      </w:r>
      <w:r w:rsidR="004E1D77">
        <w:t xml:space="preserve">he major classifier of cholesterol levels was the diet, and the second was </w:t>
      </w:r>
      <w:r w:rsidR="006416DA">
        <w:t xml:space="preserve">triglycerides measured at 19 weeks.  </w:t>
      </w:r>
      <w:r w:rsidR="00EE6647">
        <w:t>Serum calcium</w:t>
      </w:r>
      <w:r w:rsidR="006416DA">
        <w:t xml:space="preserve"> measured at 19 weeks was the third phenotype that associated with cholesterol levels</w:t>
      </w:r>
      <w:r w:rsidR="008210DC">
        <w:t xml:space="preserve">, and body weight measured at 19 weeks </w:t>
      </w:r>
      <w:r w:rsidR="0079698D">
        <w:t xml:space="preserve">was </w:t>
      </w:r>
      <w:r w:rsidR="008210DC">
        <w:t>the fourth (Figure 1B)</w:t>
      </w:r>
      <w:r w:rsidR="006416DA">
        <w:t>.</w:t>
      </w:r>
    </w:p>
    <w:p w14:paraId="6084EB93" w14:textId="664E5F8F" w:rsidR="00EE6647" w:rsidRDefault="00EE6647" w:rsidP="000B2E8A"/>
    <w:p w14:paraId="682CA0A8" w14:textId="66AE6B80" w:rsidR="009D2910" w:rsidRDefault="00EE6647" w:rsidP="000B2E8A">
      <w:r>
        <w:t xml:space="preserve">Dyslipidemia often includes elevations of both triglyceride and cholesterol levels in both mice and humans, so the association of triglycerides with cholesterol was not unexpected. </w:t>
      </w:r>
      <w:r w:rsidR="00614900">
        <w:t>Via multivariate modelling accounting for the effects of diet and sex, a 100 mg/dL increase in triglycerides was associated with a 17.</w:t>
      </w:r>
      <w:r w:rsidR="001A6324">
        <w:t>7</w:t>
      </w:r>
      <w:r w:rsidR="00614900">
        <w:t xml:space="preserve"> +/- 1.7 mg/dL elevation in cholesterol (p=</w:t>
      </w:r>
      <w:r w:rsidR="001A6324">
        <w:t>3.8</w:t>
      </w:r>
      <w:r w:rsidR="00614900">
        <w:t xml:space="preserve"> x 10</w:t>
      </w:r>
      <w:r w:rsidR="00614900" w:rsidRPr="00614900">
        <w:rPr>
          <w:vertAlign w:val="superscript"/>
        </w:rPr>
        <w:t>-2</w:t>
      </w:r>
      <w:r w:rsidR="001A6324">
        <w:rPr>
          <w:vertAlign w:val="superscript"/>
        </w:rPr>
        <w:t>4</w:t>
      </w:r>
      <w:r w:rsidR="009D2910">
        <w:t>, Figure 2A)</w:t>
      </w:r>
      <w:r w:rsidR="00614900">
        <w:t>.</w:t>
      </w:r>
      <w:r w:rsidR="009D2910">
        <w:t xml:space="preserve">  </w:t>
      </w:r>
    </w:p>
    <w:p w14:paraId="3AA743B3" w14:textId="77777777" w:rsidR="009D2910" w:rsidRDefault="009D2910" w:rsidP="000B2E8A"/>
    <w:p w14:paraId="0635A5E7" w14:textId="713996A0" w:rsidR="00E52D5C" w:rsidRDefault="009D2910" w:rsidP="000B2E8A">
      <w:r>
        <w:t>The strong cross-sectional</w:t>
      </w:r>
      <w:r w:rsidR="00EB4B45">
        <w:t xml:space="preserve"> </w:t>
      </w:r>
      <w:r>
        <w:t>association of calcium with cholesterol was not predicted by our research team. As shown in Figure 2B</w:t>
      </w:r>
      <w:r w:rsidR="00E87222">
        <w:t xml:space="preserve"> and Table 1</w:t>
      </w:r>
      <w:r>
        <w:t xml:space="preserve">, after adjusting for diet and sex, a one mg/dL increase in calcium is associated with a </w:t>
      </w:r>
      <w:r w:rsidR="00A07221">
        <w:t>12.7</w:t>
      </w:r>
      <w:r>
        <w:t xml:space="preserve"> +/- </w:t>
      </w:r>
      <w:r w:rsidR="00A07221">
        <w:t>0.8</w:t>
      </w:r>
      <w:r>
        <w:t xml:space="preserve"> mg/dL increase in cholesterol (p=</w:t>
      </w:r>
      <w:r w:rsidR="00A07221">
        <w:t>3.0 x 10</w:t>
      </w:r>
      <w:r w:rsidR="00A07221" w:rsidRPr="00A07221">
        <w:rPr>
          <w:vertAlign w:val="superscript"/>
        </w:rPr>
        <w:t>-43</w:t>
      </w:r>
      <w:r w:rsidR="00A07221">
        <w:t>)</w:t>
      </w:r>
      <w:r>
        <w:t>.</w:t>
      </w:r>
      <w:r w:rsidR="00EE6647">
        <w:t xml:space="preserve"> </w:t>
      </w:r>
      <w:r w:rsidR="000530ED">
        <w:t>Linear models predicting serum cholesterol including sex and diet, and calcium as covariates had an adjusted R</w:t>
      </w:r>
      <w:r w:rsidR="000530ED" w:rsidRPr="000530ED">
        <w:rPr>
          <w:vertAlign w:val="superscript"/>
        </w:rPr>
        <w:t>2</w:t>
      </w:r>
      <w:r w:rsidR="000530ED">
        <w:t xml:space="preserve"> of 0.45</w:t>
      </w:r>
      <w:r w:rsidR="000650FC">
        <w:t xml:space="preserve"> with a partial effect size of 0.22</w:t>
      </w:r>
      <w:r w:rsidR="000625F9">
        <w:t xml:space="preserve"> for serum calcium</w:t>
      </w:r>
      <w:r w:rsidR="000650FC">
        <w:t xml:space="preserve">. </w:t>
      </w:r>
      <w:r w:rsidR="000530ED">
        <w:t xml:space="preserve"> </w:t>
      </w:r>
      <w:r w:rsidR="00D24431">
        <w:t>We performed sub-group analys</w:t>
      </w:r>
      <w:r w:rsidR="00EB4B45">
        <w:t>e</w:t>
      </w:r>
      <w:r w:rsidR="00D24431">
        <w:t xml:space="preserve">s and found that each diet-sex combination had </w:t>
      </w:r>
      <w:r w:rsidR="00414CEB">
        <w:t xml:space="preserve">broadly </w:t>
      </w:r>
      <w:r w:rsidR="00D24431">
        <w:t>similar estimates for Spearman’s rho (ranging from 0.39 for HFHS females to 0.48 for HFHS males)</w:t>
      </w:r>
      <w:r w:rsidR="00414CEB">
        <w:t xml:space="preserve">, each of which had a p-value of less than </w:t>
      </w:r>
      <w:r w:rsidR="001A6324">
        <w:t>2</w:t>
      </w:r>
      <w:r w:rsidR="00414CEB">
        <w:t>.2 x 10</w:t>
      </w:r>
      <w:r w:rsidR="00414CEB" w:rsidRPr="00414CEB">
        <w:rPr>
          <w:vertAlign w:val="superscript"/>
        </w:rPr>
        <w:t>-7</w:t>
      </w:r>
      <w:r w:rsidR="00414CEB">
        <w:t xml:space="preserve">).  </w:t>
      </w:r>
    </w:p>
    <w:p w14:paraId="1924D8A4" w14:textId="77777777" w:rsidR="00E52D5C" w:rsidRDefault="00E52D5C" w:rsidP="000B2E8A"/>
    <w:p w14:paraId="6774991C" w14:textId="7E929D91" w:rsidR="001D0F83" w:rsidRDefault="008D5B9F" w:rsidP="000B2E8A">
      <w:r>
        <w:t xml:space="preserve">To externally test these findings, we evaluated a distinct dataset of genetically diverse mice, the BXD mouse collection.  In </w:t>
      </w:r>
      <w:r w:rsidR="00A45CB6">
        <w:t>a secondary data analysis using data in</w:t>
      </w:r>
      <w:r>
        <w:t xml:space="preserve"> </w:t>
      </w:r>
      <w:r>
        <w:fldChar w:fldCharType="begin"/>
      </w:r>
      <w:r w:rsidR="00FA2FC4">
        <w:instrText xml:space="preserve"> ADDIN ZOTERO_ITEM CSL_CITATION {"citationID":"HOpg15NS","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t>[10]</w:t>
      </w:r>
      <w:r>
        <w:fldChar w:fldCharType="end"/>
      </w:r>
      <w:r>
        <w:t xml:space="preserve">, we replicated this finding, showing a cross-sectional association between </w:t>
      </w:r>
      <w:r w:rsidR="00EB4B45">
        <w:t>cholesterol</w:t>
      </w:r>
      <w:r>
        <w:t xml:space="preserve"> and </w:t>
      </w:r>
      <w:r w:rsidR="00EB4B45">
        <w:t>calcium</w:t>
      </w:r>
      <w:r>
        <w:t xml:space="preserve"> levels </w:t>
      </w:r>
      <w:r w:rsidR="00EB4B45">
        <w:t>after adjusting for sex differences</w:t>
      </w:r>
      <w:r>
        <w:t>.  Similar to the data from the diversity outbred mice,</w:t>
      </w:r>
      <w:r w:rsidR="009C47AD">
        <w:t xml:space="preserve"> we estimate</w:t>
      </w:r>
      <w:r>
        <w:t xml:space="preserve"> a 14.8 +/- 5.1 mg/dL increase in cholesterol was observed for every 1 mg/dL increase in calcium</w:t>
      </w:r>
      <w:r w:rsidR="00BF3BE7">
        <w:t xml:space="preserve"> (p=0.005)</w:t>
      </w:r>
      <w:r>
        <w:t>.  In the smaller BXD dataset there appeared to be a stronger relationship in male mice (Spearman’s rho=0.393 p=0.018</w:t>
      </w:r>
      <w:r w:rsidR="00EB4B45">
        <w:t>, n=36 strains</w:t>
      </w:r>
      <w:r>
        <w:t>) than female mice (rho=0.269; p=0.297</w:t>
      </w:r>
      <w:r w:rsidR="00EB4B45">
        <w:t>, n=17 strains</w:t>
      </w:r>
      <w:r>
        <w:t>), but in multivariate modelling there was no significant modifying effect of sex (p=0.178</w:t>
      </w:r>
      <w:r w:rsidR="00CD1A8A">
        <w:t>, likely due to the relatively small number of female strains</w:t>
      </w:r>
      <w:r>
        <w:t>)</w:t>
      </w:r>
      <w:r w:rsidR="00CD1A8A">
        <w:t>.</w:t>
      </w:r>
    </w:p>
    <w:p w14:paraId="72F44ECE" w14:textId="77777777" w:rsidR="001D0F83" w:rsidRDefault="001D0F83" w:rsidP="000B2E8A"/>
    <w:p w14:paraId="67B4E623" w14:textId="2F127A8B" w:rsidR="00EE6647" w:rsidRPr="00414CEB" w:rsidRDefault="007014BD" w:rsidP="000B2E8A">
      <w:r>
        <w:t>In the diversity outbred mice, s</w:t>
      </w:r>
      <w:r w:rsidR="009C47AD">
        <w:t xml:space="preserve">erum calcium levels are </w:t>
      </w:r>
      <w:r>
        <w:t>not significantly altered</w:t>
      </w:r>
      <w:r w:rsidR="009C47AD">
        <w:t xml:space="preserve"> by sex (p=0.5</w:t>
      </w:r>
      <w:r w:rsidR="002074A7">
        <w:t>9</w:t>
      </w:r>
      <w:r w:rsidR="009C47AD">
        <w:t>), and only modestly increased by HFHS diets (0.3</w:t>
      </w:r>
      <w:r w:rsidR="002074A7">
        <w:t>0</w:t>
      </w:r>
      <w:r w:rsidR="009C47AD">
        <w:t xml:space="preserve"> +/- 0.07 mg/dL; p=</w:t>
      </w:r>
      <w:r w:rsidR="002074A7">
        <w:t>5.1</w:t>
      </w:r>
      <w:r w:rsidR="009C47AD">
        <w:t xml:space="preserve"> x 10</w:t>
      </w:r>
      <w:r w:rsidR="009C47AD" w:rsidRPr="00305805">
        <w:rPr>
          <w:vertAlign w:val="superscript"/>
        </w:rPr>
        <w:t>-5</w:t>
      </w:r>
      <w:r w:rsidR="009C47AD">
        <w:t xml:space="preserve">; Supplementary Figure 2A).  </w:t>
      </w:r>
      <w:r w:rsidR="00414CEB">
        <w:t xml:space="preserve">Since calcium is normally tightly controlled by homeostatic mechanisms </w:t>
      </w:r>
      <w:r w:rsidR="009C47AD">
        <w:t>regulating</w:t>
      </w:r>
      <w:r w:rsidR="00414CEB">
        <w:t xml:space="preserve"> </w:t>
      </w:r>
      <w:r w:rsidR="001D0F83">
        <w:t>calcium absorption</w:t>
      </w:r>
      <w:r w:rsidR="00414CEB">
        <w:t xml:space="preserve"> and bone </w:t>
      </w:r>
      <w:r w:rsidR="00414CEB">
        <w:lastRenderedPageBreak/>
        <w:t xml:space="preserve">remodeling, we tested whether bone mineral </w:t>
      </w:r>
      <w:r w:rsidR="001D0F83">
        <w:t xml:space="preserve">content and </w:t>
      </w:r>
      <w:r w:rsidR="00414CEB">
        <w:t>density in these mice was associated with cholesterol levels.</w:t>
      </w:r>
      <w:r w:rsidR="001D0F83">
        <w:t xml:space="preserve">  As shown in Supplementary Figure 2</w:t>
      </w:r>
      <w:r w:rsidR="00724665">
        <w:t>B</w:t>
      </w:r>
      <w:r w:rsidR="001D0F83">
        <w:t xml:space="preserve"> and </w:t>
      </w:r>
      <w:r w:rsidR="00724665">
        <w:t>C</w:t>
      </w:r>
      <w:r w:rsidR="001D0F83">
        <w:t xml:space="preserve"> there was no </w:t>
      </w:r>
      <w:r w:rsidR="00724665">
        <w:t>evidence of an</w:t>
      </w:r>
      <w:r w:rsidR="001D0F83">
        <w:t xml:space="preserve"> association between bone mass or density measured at 21 weeks and cholesterol levels </w:t>
      </w:r>
      <w:r w:rsidR="00B063F8">
        <w:t xml:space="preserve">measured at 19 weeks </w:t>
      </w:r>
      <w:r w:rsidR="001D0F83">
        <w:t>(p=</w:t>
      </w:r>
      <w:r w:rsidR="00724665">
        <w:t>0.9</w:t>
      </w:r>
      <w:r w:rsidR="002074A7">
        <w:t>3</w:t>
      </w:r>
      <w:r w:rsidR="00724665">
        <w:t xml:space="preserve"> and </w:t>
      </w:r>
      <w:r w:rsidR="001D0F83">
        <w:t>0.</w:t>
      </w:r>
      <w:r w:rsidR="002074A7">
        <w:t>90</w:t>
      </w:r>
      <w:r w:rsidR="00724665">
        <w:t xml:space="preserve"> respectively)</w:t>
      </w:r>
      <w:r w:rsidR="009C47AD">
        <w:t xml:space="preserve"> in the diversity outbred dataset</w:t>
      </w:r>
      <w:r w:rsidR="00724665">
        <w:t>.</w:t>
      </w:r>
    </w:p>
    <w:p w14:paraId="77E1BE56" w14:textId="2A4FDFC8" w:rsidR="009D2910" w:rsidRDefault="009D2910" w:rsidP="000B2E8A"/>
    <w:p w14:paraId="5548BCEB" w14:textId="5063DCB6" w:rsidR="009D2910" w:rsidRDefault="00567EB3" w:rsidP="00E50DC1">
      <w:pPr>
        <w:pStyle w:val="Heading1"/>
      </w:pPr>
      <w:r>
        <w:t>Conclusions</w:t>
      </w:r>
    </w:p>
    <w:p w14:paraId="6DDBAB1A" w14:textId="23B440D2" w:rsidR="009D2910" w:rsidRDefault="009D2910" w:rsidP="000B2E8A"/>
    <w:p w14:paraId="1BBE3905" w14:textId="72EF989B" w:rsidR="002F7AF7" w:rsidRDefault="00E86175" w:rsidP="000B2E8A">
      <w:r>
        <w:t xml:space="preserve">In this study we report an association between calcium and cholesterol in </w:t>
      </w:r>
      <w:r w:rsidR="002F7AF7">
        <w:t>two distinct mouse datasets</w:t>
      </w:r>
      <w:r w:rsidR="00B66305">
        <w:t xml:space="preserve">.  </w:t>
      </w:r>
      <w:r w:rsidR="008B0A52">
        <w:t>This relationship was similar across both sexes and over both normal chow and obesogenic high fat, high sucrose diet</w:t>
      </w:r>
      <w:r w:rsidR="002F7AF7">
        <w:t>s</w:t>
      </w:r>
      <w:r w:rsidR="008B0A52">
        <w:t xml:space="preserve">.  </w:t>
      </w:r>
      <w:r w:rsidR="00C21E70">
        <w:t>The novel association between calcium and cholesterol</w:t>
      </w:r>
      <w:r w:rsidR="009A1515">
        <w:t xml:space="preserve"> study is strengthened by </w:t>
      </w:r>
      <w:r w:rsidR="00C21E70">
        <w:t xml:space="preserve">the expected findings that cholesterol is elevated in mice of male sex, with high triglycerides and fed HFHS diets.  </w:t>
      </w:r>
      <w:r w:rsidR="000C4958">
        <w:t xml:space="preserve">The finding that this association is largely independent of sex, </w:t>
      </w:r>
      <w:r w:rsidR="00F34566">
        <w:t>diets or triglyceride levels suggests that serum calcium may represent a novel biomarker of dysfunctional cholesterol homeostasis and may point to novel mechanisms by which cholesterol could be controlled.</w:t>
      </w:r>
    </w:p>
    <w:p w14:paraId="2E00D0F8" w14:textId="77777777" w:rsidR="002F7AF7" w:rsidRDefault="002F7AF7" w:rsidP="000B2E8A"/>
    <w:p w14:paraId="52875CE6" w14:textId="45AD0CEE" w:rsidR="00B66305" w:rsidRDefault="00F34566" w:rsidP="000B2E8A">
      <w:r>
        <w:t>To our knowledge this is the first demonstration of an association between serum calcium and cholesterol in rodents.  That being said, several</w:t>
      </w:r>
      <w:r w:rsidR="000C4958">
        <w:t xml:space="preserve"> large cross-sectional studies have consistently demonstrated a correlation between serum calcium and cholesterol in multiple populations </w:t>
      </w:r>
      <w:r w:rsidR="000C4958">
        <w:fldChar w:fldCharType="begin"/>
      </w:r>
      <w:r w:rsidR="00FA2FC4">
        <w:instrText xml:space="preserve"> ADDIN ZOTERO_ITEM CSL_CITATION {"citationID":"aGj0eeYz","properties":{"formattedCitation":"[15\\uc0\\u8211{}28]","plainCitation":"[15–28]","noteIndex":0},"citationItems":[{"id":10679,"uris":["http://zotero.org/users/7317906/items/88MJM3KA"],"itemData":{"id":10679,"type":"article-journal","abstract":"Data from a health screening survey with over 18,000 adult participants were used to determine the relations between serum calcium concentration and the cardiovascular risk factors hypertension, hyperglycaemia, and hyperlipidaemia. Blood pressure and serum glucose and cholesterol concentrations were all positively related to each other independent of age, sex, kidney function, and obesity. Similar relations between the risk factors were found in subjects with hypertension or hyperglycaemia independent of the degree of overweight. These results suggested that there might be a metabolic syndrome of cardiovascular risk factors. Serum calcium concentration was positively related to systolic and diastolic blood pressures and serum glucose and cholesterol concentrations. Thus a common feature in the syndrome is an increased serum calcium concentration. The relations between serum calcium concentrations and the cardiovascular risk factors were not limited to the upper parts of the distribution, being seen over a wide range. Changes in calcium metabolism seem to be related to a metabolic syndrome of hypertension, impaired glucose tolerance, and hyperlipidaemia.","container-title":"BMJ : British Medical Journal","ISSN":"0959-8138","issue":"6654","journalAbbreviation":"BMJ","note":"PMID: 3142567\nPMCID: PMC1834646","page":"960-963","source":"PubMed Central","title":"Relation of serum calcium concentration to metabolic risk factors for cardiovascular disease.","volume":"297","author":[{"family":"Lind","given":"L."},{"family":"Jakobsson","given":"S."},{"family":"Lithell","given":"H."},{"family":"Wengle","given":"B."},{"family":"Ljunghall","given":"S."}],"issued":{"date-parts":[["1988",10,15]]},"citation-key":"lindRelationSerumCalcium1988"}},{"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schema":"https://github.com/citation-style-language/schema/raw/master/csl-citation.json"} </w:instrText>
      </w:r>
      <w:r w:rsidR="000C4958">
        <w:fldChar w:fldCharType="separate"/>
      </w:r>
      <w:r w:rsidR="00FA2FC4" w:rsidRPr="00FA2FC4">
        <w:t>[15–28]</w:t>
      </w:r>
      <w:r w:rsidR="000C4958">
        <w:fldChar w:fldCharType="end"/>
      </w:r>
      <w:r w:rsidR="000C4958">
        <w:t>.</w:t>
      </w:r>
      <w:r>
        <w:t xml:space="preserve">  </w:t>
      </w:r>
      <w:r w:rsidR="00E52E9B">
        <w:t>In addition</w:t>
      </w:r>
      <w:r>
        <w:t xml:space="preserve">, calcium is also an </w:t>
      </w:r>
      <w:r w:rsidR="00A015D7">
        <w:t>longitudinal</w:t>
      </w:r>
      <w:r>
        <w:t xml:space="preserve"> predictor of cardiovascular events in humans </w:t>
      </w:r>
      <w:r w:rsidR="00A015D7">
        <w:t xml:space="preserve">independent of BMI or blood pressure </w:t>
      </w:r>
      <w:r>
        <w:fldChar w:fldCharType="begin"/>
      </w:r>
      <w:r w:rsidR="00FA2FC4">
        <w:instrText xml:space="preserve"> ADDIN ZOTERO_ITEM CSL_CITATION {"citationID":"klZUBUTV","properties":{"formattedCitation":"[17,28\\uc0\\u8211{}34]","plainCitation":"[17,28–34]","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fldChar w:fldCharType="separate"/>
      </w:r>
      <w:r w:rsidR="00FA2FC4" w:rsidRPr="00FA2FC4">
        <w:t>[17,28–34]</w:t>
      </w:r>
      <w:r>
        <w:fldChar w:fldCharType="end"/>
      </w:r>
      <w:r>
        <w:t>.</w:t>
      </w:r>
    </w:p>
    <w:p w14:paraId="31D6BB17" w14:textId="15D43C06" w:rsidR="0004237E" w:rsidRDefault="0004237E" w:rsidP="000B2E8A"/>
    <w:p w14:paraId="7F87B43A" w14:textId="31EC7262" w:rsidR="005D3422" w:rsidRDefault="0068342C" w:rsidP="000B2E8A">
      <w:r>
        <w:t xml:space="preserve">The present study does not speak to the directionality of this association, but there are some hints in the literature.  </w:t>
      </w:r>
      <w:r w:rsidR="004541AB">
        <w:t xml:space="preserve">A meta-analysis by demonstrates a 31% increased risk of myocardial infarction in patients with calcium supplementing with calcium compared to placebo </w:t>
      </w:r>
      <w:r w:rsidR="004541AB">
        <w:fldChar w:fldCharType="begin"/>
      </w:r>
      <w:r w:rsidR="004541AB">
        <w:instrText xml:space="preserve"> ADDIN ZOTERO_ITEM CSL_CITATION {"citationID":"SSYNaUcT","properties":{"formattedCitation":"[35]","plainCitation":"[35]","noteIndex":0},"citationItems":[{"id":10865,"uris":["http://zotero.org/users/7317906/items/NEWDS5YC"],"itemData":{"id":10865,"type":"webpage","title":"Effect of calcium supplements on risk of myocardial infarction and cardiovascular events: meta-analysis | The BMJ","URL":"https://www.bmj.com/content/341/bmj.c3691","accessed":{"date-parts":[["2023",2,4]]},"citation-key":"EffectCalciumSupplements"}}],"schema":"https://github.com/citation-style-language/schema/raw/master/csl-citation.json"} </w:instrText>
      </w:r>
      <w:r w:rsidR="004541AB">
        <w:fldChar w:fldCharType="separate"/>
      </w:r>
      <w:r w:rsidR="004541AB">
        <w:t>[35]</w:t>
      </w:r>
      <w:r w:rsidR="004541AB">
        <w:fldChar w:fldCharType="end"/>
      </w:r>
      <w:r w:rsidR="004541AB">
        <w:t xml:space="preserve">. </w:t>
      </w:r>
      <w:r>
        <w:t>Patients</w:t>
      </w:r>
      <w:r w:rsidR="0004237E">
        <w:t xml:space="preserve"> with primary hyperparathyroidism have elevated parathyroid hormone and calcium</w:t>
      </w:r>
      <w:r w:rsidR="005F3B22">
        <w:t xml:space="preserve"> levels and </w:t>
      </w:r>
      <w:r w:rsidR="00FC3EF2">
        <w:t>are an interesting population to examine</w:t>
      </w:r>
      <w:r w:rsidR="005F3B22">
        <w:t xml:space="preserve">.  </w:t>
      </w:r>
      <w:r w:rsidR="00DA3158">
        <w:t>The results of</w:t>
      </w:r>
      <w:r w:rsidR="005F3B22">
        <w:t xml:space="preserve"> case-control studies </w:t>
      </w:r>
      <w:r w:rsidR="00DA3158">
        <w:t>evaluating cholesterol levels are mixed</w:t>
      </w:r>
      <w:r w:rsidR="00FC3EF2">
        <w:t xml:space="preserve"> and there is limited evidence that PTH causes elevated cholesterol levels</w:t>
      </w:r>
      <w:r w:rsidR="00DA3158">
        <w:t xml:space="preserve">. </w:t>
      </w:r>
      <w:r w:rsidR="00C74ADA">
        <w:t>While</w:t>
      </w:r>
      <w:r w:rsidR="00DA3158">
        <w:t xml:space="preserve"> reports </w:t>
      </w:r>
      <w:r w:rsidR="005F3B22">
        <w:t>show that these patients also have</w:t>
      </w:r>
      <w:r w:rsidR="0004237E">
        <w:t xml:space="preserve"> </w:t>
      </w:r>
      <w:r w:rsidR="005F3B22">
        <w:t xml:space="preserve">significantly </w:t>
      </w:r>
      <w:r w:rsidR="0004237E">
        <w:t>elevated total and</w:t>
      </w:r>
      <w:r w:rsidR="005F3B22">
        <w:t>/or</w:t>
      </w:r>
      <w:r w:rsidR="0004237E">
        <w:t xml:space="preserve"> LDL-cholesterol </w:t>
      </w:r>
      <w:r w:rsidR="0004237E">
        <w:fldChar w:fldCharType="begin"/>
      </w:r>
      <w:r w:rsidR="004541AB">
        <w:instrText xml:space="preserve"> ADDIN ZOTERO_ITEM CSL_CITATION {"citationID":"dFFmiRVh","properties":{"formattedCitation":"[36,37]","plainCitation":"[36,37]","noteIndex":0},"citationItems":[{"id":10626,"uris":["http://zotero.org/users/7317906/items/SDETI9XF"],"itemData":{"id":10626,"type":"article-journal","abstract":"Cardiometabolic disorders have been associated with primary hyperparathyroidism (PHPT), while the relationship of cardiovascular risk score (CRS) and metabolic syndrome (MS) with different clinical presentation of PHPT remains undefined. Our aim was to evaluate CRS, MS and its components in PHPT looking for their correlation to different clinical forms. In 68 consecutive PHPT patients and 68 matched controls, CRS, MS and its components were assessed to perform an observational case–control study at an ambulatory referral center for Bone Metabolism Diseases. Patients were stratified in symptomatic and asymptomatic PHPT; these latter were divided in high-risk and low-risk subgroups for end-organ damage. An increased proportion of PHPT patients had intermediate-high CRS and MS (mean, 95 % Confidence Interval (CI) 51.5 %, 39.6–63.3 and 20.6 %, 11.0–30.2, respectively, p &lt; 0.02 vs. controls). Intermediate-high CRS was prevalent both in symptomatic and low-risk asymptomatic PHPT while MS resulted prevalent in low-risk asymptomatic but not in symptomatic PHPT. Type 2 DM, IFG, mixed dyslipidemia, hypertriglyceridemia, HDL-hypocholesterolemia, and LDL-hypercholesterolemia predominated in low-risk asymptomatic, while only LDL-hypercholesterolemia prevailed also in symptomatic PHPT. In patients and controls without cardiometabolic risk factors, HOMA-IR index was significantly increased in PHPT vs. controls (p &lt; 0.03) and associated to total calcium (R = 0.73; p &lt; 0.001). By multivariate analysis low-risk asymptomatic PHPT predicted MS after adjusting for age, sex, and BMI. Our data show an increased frequency of intermediate-high CRS both in symptomatic and low-risk asymptomatic PHPT while MS prevails in low-risk asymptomatic PHPT, supporting the potential for cardiovascular morbidity and mortality also in this form.","container-title":"Endocrine","DOI":"10.1007/s12020-013-0091-z","ISSN":"1559-0100","issue":"2","journalAbbreviation":"Endocrine","language":"en","page":"581-589","source":"Springer Link","title":"Cardiovascular risk and metabolic syndrome in primary hyperparathyroidism and their correlation to different clinical forms","volume":"47","author":[{"family":"Procopio","given":"M."},{"family":"Barale","given":"M."},{"family":"Bertaina","given":"S."},{"family":"Sigrist","given":"S."},{"family":"Mazzetti","given":"R."},{"family":"Loiacono","given":"M."},{"family":"Mengozzi","given":"G."},{"family":"Ghigo","given":"E."},{"family":"Maccario","given":"M."}],"issued":{"date-parts":[["2014",11,1]]},"citation-key":"procopioCardiovascularRiskMetabolic2014"}},{"id":10658,"uris":["http://zotero.org/users/7317906/items/QC6SDPGI"],"itemData":{"id":10658,"type":"article-journal","abstract":"Background. Primary hyperparathyroidism (PHPT) is associated with high cardiovascular morbidity, and the role of calcium and parathyroid hormone is still controversial. Objective. To evaluate the prevalence and outcomes of metabolic syndrome, hypertension, and some cardiovascular alterations in asymptomatic PHPT, and specific changes after successful parathyroidectomy. Material and Methods. We examined 30 newly diagnosed PHPT patients (8 males, 22 females; mean age 56 ± 6 yrs), 30 patients with essential hypertension (EH) (9 males, 21 females; mean age 55 ± 4), and 30 normal subjects (NS) (9 males, 21 females: mean age 55 ± 6). All groups underwent evaluation with ambulatory monitoring blood pressure, echocardiography, and color-Doppler artery ultrasonography and were successively revaluated after one year from parathyroidectomy. Results. PHPT patients presented a higher prevalence of metabolic syndrome (38%) with respect to EH (28%). Prevalence of hypertension in PHPT was 81%, and 57% presented altered circadian rhythm of blood pressure, with respect to EH (35%) and NS (15%). PHPT showed an important myocardial and vascular remodelling. During follow-up in PHPT patients, we found significant reduction of prevalence of metabolic syndrome, blood pressure, and \"non-dipping phenomenon.\" Conclusions. Cardiovascular and metabolic alterations should be considered as added parameters in evaluation of patients with asymptomatic PHPT.","container-title":"International Journal of Endocrinology","DOI":"10.1155/2012/408295","ISSN":"1687-8345","journalAbbreviation":"Int J Endocrinol","language":"eng","note":"PMID: 22719761\nPMCID: PMC3375164","page":"408295","source":"PubMed","title":"Arterial Hypertension, Metabolic Syndrome and Subclinical Cardiovascular Organ Damage in Patients with Asymptomatic Primary Hyperparathyroidism before and after Parathyroidectomy: Preliminary Results","title-short":"Arterial Hypertension, Metabolic Syndrome and Subclinical Cardiovascular Organ Damage in Patients with Asymptomatic Primary Hyperparathyroidism before and after Parathyroidectomy","volume":"2012","author":[{"family":"Luigi","given":"Petramala"},{"family":"Chiara","given":"Formicuccia Maria"},{"family":"Laura","given":"Zinnamosca"},{"family":"Cristiano","given":"Marinelli"},{"family":"Giuseppina","given":"Cilenti"},{"family":"Luciano","given":"Colangelo"},{"family":"Giuseppe","given":"Panzironi"},{"family":"Sabrina","given":"Cerci"},{"family":"Susanna","given":"Sciomer"},{"family":"Antonio","given":"Ciardi"},{"family":"Giuseppe","given":"Cavallaro"},{"family":"Giorgio","given":"De Toma"},{"family":"Claudio","given":"Letizia"}],"issued":{"date-parts":[["2012"]]},"citation-key":"luigiArterialHypertensionMetabolic2012"}}],"schema":"https://github.com/citation-style-language/schema/raw/master/csl-citation.json"} </w:instrText>
      </w:r>
      <w:r w:rsidR="0004237E">
        <w:fldChar w:fldCharType="separate"/>
      </w:r>
      <w:r w:rsidR="004541AB">
        <w:t>[36,37]</w:t>
      </w:r>
      <w:r w:rsidR="0004237E">
        <w:fldChar w:fldCharType="end"/>
      </w:r>
      <w:r w:rsidR="00DA3158">
        <w:t xml:space="preserve">, </w:t>
      </w:r>
      <w:r w:rsidR="00FC3EF2">
        <w:t>though most</w:t>
      </w:r>
      <w:r w:rsidR="00DA3158">
        <w:t xml:space="preserve"> others show either no</w:t>
      </w:r>
      <w:r w:rsidR="00756ED0">
        <w:t>n-</w:t>
      </w:r>
      <w:r w:rsidR="00DA3158">
        <w:t xml:space="preserve">significant effect or </w:t>
      </w:r>
      <w:r>
        <w:t xml:space="preserve">even </w:t>
      </w:r>
      <w:r w:rsidR="00DA3158">
        <w:t xml:space="preserve">decreases </w:t>
      </w:r>
      <w:r w:rsidR="00DA3158">
        <w:fldChar w:fldCharType="begin"/>
      </w:r>
      <w:r w:rsidR="004541AB">
        <w:instrText xml:space="preserve"> ADDIN ZOTERO_ITEM CSL_CITATION {"citationID":"Q9rOqXoA","properties":{"formattedCitation":"[38\\uc0\\u8211{}44]","plainCitation":"[38–44]","noteIndex":0},"citationItems":[{"id":10637,"uris":["http://zotero.org/users/7317906/items/4Q4UAVV6"],"itemData":{"id":10637,"type":"article-journal","abstract":"Background and aims: Severe primary hyperparathyroidism (PHP) has been associated with increased cardiovascular morbidity. Such an association in mild PHP is not known. We conducted a cross-sectional study to assess the correlation between mild and traditional PHP and emergent cardiovascular risk factors. Subjects and methods: A total of 139 patients with PHP (72 with severe PHP and indications for parathyroidectomy, 67 with mild PHP and no indications for surgery) and 111 control subjects, of similar age and body weight, were enrolled in this study. Participants had measurement of fasting blood levels of calcium, PTH, insulin, glucose, total cholesterol, HDL-cholesterol, LDL-cholesterol, triglycerides, interleukin-6, and C-reactive protein. Body mass index (BMI), waist and hip circumferences, blood pressure, homeostasis model assessment 2-insulin resistance index (IR) and the presence of metabolic syndrome (MS) were evaluated. Results: Severe PHP patients had significantly higher rates of MS (37.5%), IR (38.9%) vs mild PHP (34.3 and 23.9%, respectively) and controls (14.4 and 14.4%, respectively). Multivariate logistic-regression model, adjusted for age and BMI, and for age and waist size, revealed that severe PHP had significantly higher likelihood of cardiovascular risks [odds ratio (OR) 3.5, 95% confidence interval (CI) 1.5–8.125, p=0.004 for MS, and OR 3.7, 95% CI 1.64–8.29, p=0.002 for IR]. Serum calcium significantly predicted the presence of MS (OR 1.875, 95% CI 1.259–2.793, p=0.002) and IR (OR 2.043, 95% CI 1.365–3.057, p=0.002). Conclusions: Greater probability of MS and insulin resistance was observed in patients with severe PHP. Serum calcium is a predictor of these cardiovascular risk factors.","container-title":"Journal of Endocrinological Investigation","DOI":"10.1007/BF03345719","ISSN":"1720-8386","issue":"4","journalAbbreviation":"J Endocrinol Invest","language":"en","page":"317-321","source":"Springer Link","title":"Cardiovascular risk factors in primary hyperparathyroidism","volume":"32","author":[{"family":"Luboshitzky","given":"R."},{"family":"Chertok-Schaham","given":"Y."},{"family":"Lavi","given":"I."},{"family":"Ishay","given":"A."}],"issued":{"date-parts":[["2009",4,1]]},"citation-key":"luboshitzkyCardiovascularRiskFactors2009"}},{"id":10655,"uris":["http://zotero.org/users/7317906/items/RE3626HK"],"itemData":{"id":10655,"type":"article-journal","abstract":"OBJECTIVE: Elevated levels of calcium and parathyroid hormone (PTH), characteristics of primary hyperparathyroidism (PHPT), may be associated with cardiovascular morbidity and mortality in the general population. We evaluated the possible vascular effects of these risk factors in patients with mild PHPT by using standard methods and new imaging techniques.\nDESIGN: A prospective case-control study.\nSUBJECTS AND METHODS: Forty-eight patients with mild PHPT without any known cardiovascular risk factors were studied at baseline and at one year after parathyroidectomy (PTX) in comparison with 48 healthy age- and gender-matched controls. We measured biochemical variables, augmentation index (AIx), aortic pulse wave velocity (PWV(ao)), radial (IMT(rad)) and common carotid artery (IMT(cca)) intima media thicknesses, and the grayscale median (IM-GSM) of the latter.\nRESULTS: No significant differences were observed between PHPT patients and controls at baseline for AIx (28.6±12.2 vs. 27.7±12.8%), IMT(rad) (0.271±0.060 vs. 0.255±0.053 mm), IMT(cca) (0.688±0.113 vs. 0.680±0.135 mm), or IM-GSM (82.3±17.2 vs. 86.5±15.3), while PWV(ao) was slightly higher in patients (8.68±1.50 vs. 8.13±1.55, p&lt;0.05). Systolic blood pressure (SBP), calcium, and PTH were higher in patients compared with controls, and decreased after PTX, while vitamin D was lower in patients and increased after PTX. While AIx, PWV(ao), IMT(rad), and IMT(cca) were related to SBP, neither correlated to vitamin D levels. Only PWV(ao) correlated weakly to plasma PTH (r = 0.29, p&lt;0.01) and ionized calcium (r = 0.22, p&lt;0.05) but showed no relation when age and SBP were adjusted for.\nCONCLUSION: We found normal arterial function despite high calcium, PTH, and low vitamin D levels, in patients with mild PHPT without cardiovascular risk factors. The cardiovascular risk associated with low vitamin D and/or high PTH and calcium levels may be explained by their coupling to blood pressure and other risk factors rather than direct effects on arterial structure.","container-title":"PloS One","DOI":"10.1371/journal.pone.0039519","ISSN":"1932-6203","issue":"7","journalAbbreviation":"PLoS One","language":"eng","note":"PMID: 22815708\nPMCID: PMC3397993","page":"e39519","source":"PubMed","title":"Arterial structure and function in mild primary hyperparathyroidism is not directly related to parathyroid hormone, calcium, or vitamin D","volume":"7","author":[{"family":"Ring","given":"Margareta"},{"family":"Farahnak","given":"Parastou"},{"family":"Gustavsson","given":"Tomas"},{"family":"Nilsson","given":"Inga-Lena"},{"family":"Eriksson","given":"Maria J."},{"family":"Caidahl","given":"Kenneth"}],"issued":{"date-parts":[["2012"]]},"citation-key":"ringArterialStructureFunction2012"}},{"id":10643,"uris":["http://zotero.org/users/7317906/items/B42VPI57"],"itemData":{"id":10643,"type":"article-journal","abstract":"CONTEXT: The extent and clinical significance of cardiovascular (CV) abnormalities associated with mild primary hyperparathyroidism (PHPT) are still matters for discussion.\nOBJECTIVE: The main objective of the present study was to evaluate biochemical CV risk markers in PHPT patients before and after parathyroidectomy (PTX) in comparison with controls.\nDESIGN AND SUBJECTS: In a prospective case-control design, 49 patients with PHPT and 49 healthy matched controls were included.\nMETHODS: Blood pressure (BP), 25-OH-D, plasminogen activator inhibitor-1 activity, von Willebrand factor antigen, homocysteine, high-sensitivity C-reactive protein, IGF-I, and lipid profile were evaluated at baseline and 15 ± 4 months after PTX.\nRESULTS: At baseline, the level of 25-OH-D was significantly lower in patients compared with controls (40.1 ± 16.5 vs. 64.6 ± 20.8 nmol/liter, P &lt; 0.001) and increased after PTX (58.9 ± 19.5, P &lt; 0.001). Postoperatively, 25-OH-D was inversely correlated to the PTH level (r = -0.34; P &lt; 0.05). Systolic BP (127.2 ± 17.4 vs. 119.3 ± 12.5 mm Hg, P &lt; 0.05) and triglyceride (TG; 1.04 ± 0.60 vs. 0.86 ± 0.43 mmol/liter, P &lt; 0.05) were higher in patients compared with controls and decreased slightly in patients after PTX (BP, 124.4 ± 16.8 mm Hg, and TG, 0.94 ± 0.50 mmol/liter, P &lt; 0.05). Otherwise, there were no intergroup differences in coagulation, inflammatory, metabolic, and lipid status.\nCONCLUSIONS: Except for a lower 25-OH-D level and slightly higher systolic BP and TG levels, patients with mild PHPT without other CV risk factors did not differ from healthy controls as regards biomarkers predicting CV diseases. PTX had an overall positive effect on TG level, BP, and vitamin D status.","container-title":"The Journal of Clinical Endocrinology and Metabolism","DOI":"10.1210/jc.2011-0238","ISSN":"1945-7197","issue":"7","journalAbbreviation":"J Clin Endocrinol Metab","language":"eng","note":"PMID: 21593116","page":"2112-2118","source":"PubMed","title":"Mild primary hyperparathyroidism: vitamin D deficiency and cardiovascular risk markers","title-short":"Mild primary hyperparathyroidism","volume":"96","author":[{"family":"Farahnak","given":"Parastou"},{"family":"Lärfars","given":"Gerd"},{"family":"Sten-Linder","given":"Margareta"},{"family":"Nilsson","given":"Inga-Lena"}],"issued":{"date-parts":[["2011",7]]},"citation-key":"farahnakMildPrimaryHyperparathyroidism2011"}},{"id":10630,"uris":["http://zotero.org/users/7317906/items/YE3RFI7C"],"itemData":{"id":10630,"type":"article-journal","abstract":"Eight males and 36 females with hypercalcaemia were operated upon for primary hyperparathyroidism and parathyroid adenomata were revealed in every case. The serum levels of cholesterol and triglycerides were determined before the operations and 6, 12 and 18 months after them. Furthermore, the serum lipids of the patients were compared with those of a normocalcaemic sex- and age-matched control group. The serum cholesterol concentration in primary hyperparathyroidism was about 8–10% lower in both females and males compared with the corresponding control cases and the levels of serum triglycerides were about 22% and 60% lower. After operation the serum cholesterol concentration returned to a normal level and the triglycerides normalized. The results are discussed in the light of present knowledge about dietary calcium intake, primary hyperparathyroidism and lipid metabolism.","container-title":"Clinica Chimica Acta","DOI":"10.1016/0009-8981(77)90074-2","ISSN":"0009-8981","issue":"3","journalAbbreviation":"Clinica Chimica Acta","language":"en","page":"411-415","source":"ScienceDirect","title":"Serum lipids before and after parathyroidectomy in patients with primary hyperparathyroidism","volume":"78","author":[{"family":"Christensson","given":"Tony"},{"family":"Einarsson","given":"Kurt"}],"issued":{"date-parts":[["1977",8,1]]},"citation-key":"christenssonSerumLipidsParathyroidectomy1977"}},{"id":10639,"uris":["http://zotero.org/users/7317906/items/4NLHZEEH"],"itemData":{"id":10639,"type":"article-journal","abstract":"It remains unclear whether risk of cardiovascular diseases is increased in patients with mild (&amp;lt;1.45 mmol/L) to moderate (≥1.45 to 1.60 mmol/L) primary hyperparathyroidism (PHPT).We aimed to determine the short-term effect of parathyroidectomy (PTX) on arterial stiffness, cholesterol levels, and blood pressure (BP).This study was a clinical trial randomly allocating patients to either PTX or a control group (no surgery). Follow-up was performed 3 months after surgery in the PTX group and 3 months after baseline in the control group.University hospital.We recruited 79 patients with PHPT; 69 participants completed the study.Office and ambulatory 24-hour BP, pulse wave velocity (PWV), augmentation index, and fasting plasma cholesterol levels.At baseline, participants had a median level of ionized calcium of 1.41 mmol/L (range, 1.33 to 1.60 mmol/L) and PTH of 10.4 pmol/L (4.5 to 30.4 pmol/L). Median age was 64 years (range, 18 to 81) and 72% were females. Following PTX, plasma total cholesterol levels decreased significantly compared with the controls (P = 0.04). Changes in PWV, augmentation index, and ambulatory 24-hour BP did not differ between groups, except for an increase in ambulatory diastolic BP following PTX. However, in patients with baseline levels of ionized calcium ≥1.45 mmol/L, PWV decreased significantly in response to PTX compared with the control group (P = 0.03).PTX may decrease risk of cardiovascular diseases in PHPT by lowering total cholesterol levels, although ambulatory diastolic BP increases in response to surgery. Patients with moderate to severe hypercalcemia may benefit from PTX by a decrease in PWV.","container-title":"The Journal of Clinical Endocrinology &amp; Metabolism","DOI":"10.1210/jc.2018-02456","ISSN":"0021-972X","issue":"8","journalAbbreviation":"The Journal of Clinical Endocrinology &amp; Metabolism","page":"3223-3232","source":"Silverchair","title":"Effect of Parathyroidectomy on Cardiovascular Risk Factors in Primary Hyperparathyroidism: A Randomized Clinical Trial","title-short":"Effect of Parathyroidectomy on Cardiovascular Risk Factors in Primary Hyperparathyroidism","volume":"104","author":[{"family":"Ejlsmark-Svensson","given":"Henriette"},{"family":"Rolighed","given":"Lars"},{"family":"Rejnmark","given":"Lars"}],"issued":{"date-parts":[["2019",8,1]]},"citation-key":"ejlsmark-svenssonEffectParathyroidectomyCardiovascular2019"}},{"id":10668,"uris":["http://zotero.org/users/7317906/items/9B9I7QBC"],"itemData":{"id":10668,"type":"article-journal","abstract":"Objective: Dyslipidemia, hypertension, diabetes mellitus and also primary hyperparathyroidism (pHPT) are associated with an increased risk of cardiovascular diseases. Metabolic abnormalities in mild pHPT have been reported, but never in cases with normal calcium and high parathyroid hormone (PTH) levels, i.e. suffering from ‘normocalcemic pHPT’. Our aim was to explore the occurrence of these metabolic abnormalities in individuals with normocalcemic pHPT identified in a population-based screening, and the effects of parathyroidectomy vs conservative treatment on metabolic variables. Design and methods: A population-based screening of 5202 post-menopausal women identified 30 patients with normal calcium, inappropriately high PTH and normal creatinine. A 5-year follow-up included 15 parathyroidectomized (PTx) and nine conservatively followed cases, in a non-randomized setting, together with age-matched controls. Biochemical variables and body mass index (BMI) were investigated. Results: At study entry, cases had higher calcium, PTH, glucose, low-density lipoprotein (LDL)/high-density lipoprotein (HDL)-cholesterol, very low-density lipoprotein (VLDL)-cholesterol, total triglycerides, and BMI compared to controls (P = &lt; 0.0001–0.035). The cases had a lower HDL-cholesterol value (P = 0.013) and one third of the cases had hypertriglyceridemia. During follow-up, the PTx cases decreased in calcium, PTH, LDL/HDL-cholesterol, total and LDL-cholesterol (P = 0.0076–0.022). Investigated biochemical variables remained adverse in conservatively followed cases during follow-up except a decreased LDL-cholesterol value. All surgically treated patients had parathyroid adenoma. Conclusions: Cases with normocalcemic pHPT have increased proatherogenic lipoprotein levels, BMI and glucose levels compared to age-matched controls. Parathyroidectomy has positive effects on some of these variables and reverses them to the same level as the controls, while conservative treatment fails to normalize the investigated metabolic variables.","container-title":"European Journal of Endocrinology","DOI":"10.1530/eje.1.02173","ISSN":"0804-4643, 1479-683X","issue":"1","language":"en_US","note":"publisher: European Society of Endocrinology\nsection: European Journal of Endocrinology","page":"33-39","source":"eje.bioscientifica.com","title":"Metabolic abnormalities in patients with normocalcemic hyperparathyroidism detected at a population-based screening","volume":"155","author":[{"family":"Hagström","given":"Emil"},{"family":"Lundgren","given":"Ewa"},{"family":"Rastad","given":"Jonas"},{"family":"Hellman","given":"Per"}],"issued":{"date-parts":[["2006",7,1]]},"citation-key":"hagstromMetabolicAbnormalitiesPatients2006"}},{"id":10634,"uris":["http://zotero.org/users/7317906/items/SQ6E5QG3"],"itemData":{"id":10634,"type":"article-journal","abstract":"Thieme E-Books &amp; E-Journals","container-title":"Experimental and Clinical Endocrinology &amp; Diabetes","DOI":"10.1055/s-0029-1224152","ISSN":"0947-7349, 1439-3646","issue":"6","journalAbbreviation":"Exp Clin Endocrinol Diabetes","language":"en","license":"© J. A. Barth Verlag in Georg Thieme Verlag KG Stuttgart · New York","note":"publisher: © J. A. Barth Verlag in Georg Thieme Verlag KG Stuttgart · New York","page":"371-376","source":"www.thieme-connect.com","title":"Low Density Lipoprotein-Cholesterol Levels Affect Vertebral Fracture Risk in Female Patients with Primary Hyperparathyroidism","volume":"118","author":[{"family":"Kaji","given":"H."},{"family":"Hisa","given":"I."},{"family":"Inoue","given":"Y."},{"family":"Sugimoto","given":"T."}],"issued":{"date-parts":[["2010",6]]},"citation-key":"kajiLowDensityLipoproteinCholesterol2010"}}],"schema":"https://github.com/citation-style-language/schema/raw/master/csl-citation.json"} </w:instrText>
      </w:r>
      <w:r w:rsidR="00DA3158">
        <w:fldChar w:fldCharType="separate"/>
      </w:r>
      <w:r w:rsidR="004541AB" w:rsidRPr="004541AB">
        <w:t>[38–44]</w:t>
      </w:r>
      <w:r w:rsidR="00DA3158">
        <w:fldChar w:fldCharType="end"/>
      </w:r>
      <w:r w:rsidR="005F3B22">
        <w:t xml:space="preserve">.  </w:t>
      </w:r>
    </w:p>
    <w:p w14:paraId="15DD663E" w14:textId="69A82519" w:rsidR="00F63CA1" w:rsidRDefault="00F63CA1" w:rsidP="000B2E8A"/>
    <w:p w14:paraId="72A42258" w14:textId="7E979D07" w:rsidR="00F63CA1" w:rsidRDefault="00F63CA1" w:rsidP="000B2E8A">
      <w:r>
        <w:t xml:space="preserve">In terms of whether cholesterol could be driving hypercalcemia, there is </w:t>
      </w:r>
      <w:r w:rsidR="00DE1510">
        <w:t>some</w:t>
      </w:r>
      <w:r>
        <w:t xml:space="preserve"> </w:t>
      </w:r>
      <w:r w:rsidR="00DE1510">
        <w:t xml:space="preserve">positive </w:t>
      </w:r>
      <w:r>
        <w:t xml:space="preserve">evidence.  </w:t>
      </w:r>
      <w:r w:rsidR="00DE1510">
        <w:t>Two</w:t>
      </w:r>
      <w:r w:rsidR="00B5781A">
        <w:t xml:space="preserve"> </w:t>
      </w:r>
      <w:r w:rsidR="00DE1510">
        <w:t>interventional studies</w:t>
      </w:r>
      <w:r w:rsidR="00B5781A">
        <w:t xml:space="preserve"> using statins have showed a </w:t>
      </w:r>
      <w:r w:rsidR="00DE1510">
        <w:t>reductions</w:t>
      </w:r>
      <w:r w:rsidR="00B5781A">
        <w:t xml:space="preserve"> in calcium levels </w:t>
      </w:r>
      <w:r w:rsidR="00B5781A">
        <w:fldChar w:fldCharType="begin"/>
      </w:r>
      <w:r w:rsidR="004541AB">
        <w:instrText xml:space="preserve"> ADDIN ZOTERO_ITEM CSL_CITATION {"citationID":"4xJ0gLGc","properties":{"formattedCitation":"[45,46]","plainCitation":"[45,46]","noteIndex":0},"citationItems":[{"id":10744,"uris":["http://zotero.org/users/7317906/items/BY9QWTMI"],"itemData":{"id":10744,"type":"article-journal","abstract":"Although lithium is considered the gold-standard treatment for bipolar disorder (BD), it is associated with a variety of major endocrine and metabolic side effects, including parathyroid hormone (PTH) dependent hypercalcemia. Aside from surgery and medication discontinuation, there are limited treatments for hypercalcemia. This paper will assess data from a randomized controlled trial (RCT).","container-title":"BMC Endocrine Disorders","DOI":"10.1186/s12902-022-01145-w","ISSN":"1472-6823","issue":"1","journalAbbreviation":"BMC Endocr Disord","language":"en","page":"238","source":"Springer Link","title":"Atorvastatin lowers serum calcium levels in lithium-users: results from a randomized controlled trial","title-short":"Atorvastatin lowers serum calcium levels in lithium-users","volume":"22","author":[{"family":"Soh","given":"Jocelyn Fotso"},{"family":"Bodenstein","given":"Katie"},{"family":"Yu","given":"Oriana Hoi Yun"},{"family":"Linnaranta","given":"Outi"},{"family":"Renaud","given":"Suzane"},{"family":"Mahdanian","given":"Artin"},{"family":"Su","given":"Chien-Lin"},{"family":"Mucsi","given":"Istvan"},{"family":"Mulsant","given":"Benoit"},{"family":"Herrmann","given":"Nathan"},{"family":"Rajji","given":"Tarek"},{"family":"Beaulieu","given":"Serge"},{"family":"Sekhon","given":"Harmehr"},{"family":"Rej","given":"Soham"}],"issued":{"date-parts":[["2022",9,24]]},"citation-key":"sohAtorvastatinLowersSerum2022"}},{"id":10751,"uris":["http://zotero.org/users/7317906/items/4GMJG8DJ"],"itemData":{"id":10751,"type":"article-journal","abstract":"ABSTRACTBackground: dyslipidemia plays a crucial rule in the development of cardiovascular disease, which has become the leading cause of death in most developed countries as well as in developing countries (1). The effects of reducing low density lipoprotein – C (LDL-C) concentrations on the prevention of cardiovascular events and stroke have been well reported in many clinical trials.Objectives: Evidence supports the use of statins for lipid modifications in the primary prevention of coronary artery disease, morbidity and mortality. This study aims to determine the effectiveness of atorvastatin in treating dyslipidemia in Iraqi obese patients.Methods: 200 overweight and obese patients with hypercholesterolemia, according to NCEP ATP III criteria, were included. They were randomized into 3 groups according to atorvastatin dose, 10, 20, 40 mg/ day, and treated for 8 weeks. Blood lipid profile, liver enzymes ALT and AST, urea, creatinine, uric acid, calcium and glucose were measured before and after therapy.Results: There was a significant reduction of total cholesterol (TC), Triglycerides (TG), low density lipoprotein (LDL), very low density lipoprotein (VLDL), but a non-significant reduction of high density lipoprotein (HDL) with all atorvastatin doses. The high doses of the drug caused a significant elevation of serum levels of ALT and AST and a significant decrease of blood calcium; but there was nosignificant change in blood levels ofurea, creatinine, uric acid or glucose with any dose.Conclusion: Short-term atorvastatin therapy in dyslipidemic obese patients caused a reduction of TC, TG, LDL, and VLDL, but had no significant effect on HDL, non-significant changes in blood urea, serum creatinine, serum uric acid or blood glucose, while there was a dose dependent elevation of ALT and AST","container-title":"AL-Kindy College Medical Journal","ISSN":"2521-4365","issue":"2","language":"en","license":"Copyright (c) 0","note":"number: 2","page":"62-69","source":"jkmc.uobaghdad.edu.iq","title":"Efficacy of atorvastatin in treatment of Iraqi obese patients with hypercholesterolemia","volume":"10","author":[{"family":"Farhan","given":"Hassan A."},{"family":"Khazaal","given":"Faris A."},{"family":"Mahmoud","given":"Insaf J."},{"family":"Haji","given":"Ghazi F."},{"family":"Alrubaie","given":"Abdulhadi"},{"family":"Abdulraheem","given":"Yousif"},{"family":"*","given":"Ali M. Almousawi"},{"family":"Alkuraishi","given":"Mothanna"}],"issued":{"date-parts":[["2014",6,30]]},"citation-key":"farhanEfficacyAtorvastatinTreatment2014"}}],"schema":"https://github.com/citation-style-language/schema/raw/master/csl-citation.json"} </w:instrText>
      </w:r>
      <w:r w:rsidR="00B5781A">
        <w:fldChar w:fldCharType="separate"/>
      </w:r>
      <w:r w:rsidR="004541AB">
        <w:t>[45,46]</w:t>
      </w:r>
      <w:r w:rsidR="00B5781A">
        <w:fldChar w:fldCharType="end"/>
      </w:r>
      <w:r w:rsidR="00B5781A">
        <w:t>, whereas another single-arm study showed declines</w:t>
      </w:r>
      <w:r w:rsidR="00DE1510">
        <w:t xml:space="preserve"> that did not reach significance</w:t>
      </w:r>
      <w:r w:rsidR="00B5781A">
        <w:t xml:space="preserve"> </w:t>
      </w:r>
      <w:r w:rsidR="00B5781A">
        <w:fldChar w:fldCharType="begin"/>
      </w:r>
      <w:r w:rsidR="004541AB">
        <w:instrText xml:space="preserve"> ADDIN ZOTERO_ITEM CSL_CITATION {"citationID":"MwzAcDHf","properties":{"formattedCitation":"[47]","plainCitation":"[47]","noteIndex":0},"citationItems":[{"id":10746,"uris":["http://zotero.org/users/7317906/items/35L7VEYN"],"itemData":{"id":10746,"type":"article-journal","abstract":"Although several studies have reported a lower risk of osteoporotic fracture in hypercholesterolemic patients treated with statins, so far longitudinal studies on the effects of statins on bone are lacking. The aim of the present study was to evaluate bone mineral density (BMD) and bone turnover changes induced by 1-year simvastatin treatment on postmenopausal women. Thirty consecutive postmenopausal hypercholesterolemic women (61.2 ± 4.9 years) were treated for 12 months with 40 mg/day simvastatin and 30 normocholesterolemic age-matched postmenopausal women provided control data. In all subjects, at baseline and at 3-month intervals, serum lipids, calcium, phosphate, total and bone alkaline phosphatase (Bone-ALP), and carboxy-terminal fragment of type I collagen (CTx) were measured in a fasting blood sample. At baseline and after 6 and 12 months BMD was measured at lumbar spine (BMD-LS) and at femur (BMD-Ftot) and at femoral neck (BMD-Fn) by DXA. In the simvastatin-treated group Bone-ALP showed a significant increase (P &lt; 0.05) with respect to baseline from the sixth month, whereas serum CTx showed a weak and nonsignificant increase over the study period. In treated women BMD-LS, BMD-Fn, and BMD-Ftot increased respectively by 1.1, 0.9, and 0.4% at Month 6; and by 2.8, 1.0, and 0.8% at Month 12. In controls BMD-LS, BMD-Fn, and BMD-Ftot at the end of the study period decreased by 1.6, 1.4, and 1.2%, respectively. The difference between controls and simvastatin-treated patients was significant (P &lt; 0.05) for both BMD-LS and BMD-Fn only at Month 12. In conclusion our results, although obtained from a small sample of postmenopausal hypercholesterolemic women, suggest a probable positive effect of simvastatin on bone formation and BMD.","container-title":"Bone","DOI":"10.1016/S8756-3282(03)00034-6","ISSN":"8756-3282","issue":"4","journalAbbreviation":"Bone","language":"en","page":"427-433","source":"ScienceDirect","title":"Effect of simvastatin treatment on bone mineral density and bone turnover in hypercholesterolemic postmenopausal women: a 1-year longitudinal study","title-short":"Effect of simvastatin treatment on bone mineral density and bone turnover in hypercholesterolemic postmenopausal women","volume":"32","author":[{"family":"Montagnani","given":"A"},{"family":"Gonnelli","given":"S"},{"family":"Cepollaro","given":"C"},{"family":"Pacini","given":"S"},{"family":"Campagna","given":"M. S"},{"family":"Franci","given":"M. B"},{"family":"Lucani","given":"B"},{"family":"Gennari","given":"C"}],"issued":{"date-parts":[["2003",4,1]]},"citation-key":"montagnaniEffectSimvastatinTreatment2003"}}],"schema":"https://github.com/citation-style-language/schema/raw/master/csl-citation.json"} </w:instrText>
      </w:r>
      <w:r w:rsidR="00B5781A">
        <w:fldChar w:fldCharType="separate"/>
      </w:r>
      <w:r w:rsidR="004541AB">
        <w:t>[47]</w:t>
      </w:r>
      <w:r w:rsidR="00B5781A">
        <w:fldChar w:fldCharType="end"/>
      </w:r>
      <w:r w:rsidR="00B5781A">
        <w:t xml:space="preserve"> .  A </w:t>
      </w:r>
      <w:r w:rsidR="00DE1510">
        <w:t>M</w:t>
      </w:r>
      <w:r w:rsidR="00B5781A">
        <w:t xml:space="preserve">endelian </w:t>
      </w:r>
      <w:r w:rsidR="00DE1510">
        <w:t>R</w:t>
      </w:r>
      <w:r w:rsidR="00B5781A">
        <w:t xml:space="preserve">andomization </w:t>
      </w:r>
      <w:r w:rsidR="00DE1510">
        <w:t xml:space="preserve">approach </w:t>
      </w:r>
      <w:r w:rsidR="00B5781A">
        <w:t xml:space="preserve">using LDL-C as the instrument was also associated with elevated calcium levels </w:t>
      </w:r>
      <w:r w:rsidR="00B5781A">
        <w:fldChar w:fldCharType="begin"/>
      </w:r>
      <w:r w:rsidR="004541AB">
        <w:instrText xml:space="preserve"> ADDIN ZOTERO_ITEM CSL_CITATION {"citationID":"8jX9wDOm","properties":{"formattedCitation":"[48]","plainCitation":"[48]","noteIndex":0},"citationItems":[{"id":10741,"uris":["http://zotero.org/users/7317906/items/DAZTIC6I"],"itemData":{"id":10741,"type":"article-journal","abstract":"Beyond their success in cardiovascular disease prevention, statins are increasingly recognized to have sex-specific pleiotropic effects. To gain additional insight, we characterized associations of genetically mimicked statins across the phenotype sex-specifically. We also assessed whether any apparently non-lipid effects identified extended to genetically mimicking other widely used lipid modifiers (proprotein convertase subtilisin/kexin type 9 (PCSK9) inhibitors and ezetimibe) or were a consequence of low-density lipoprotein cholesterol (LDL-c). We performed a sex-specific phenome-wide association study assessing the association of genetic variants in HMGCR, mimicking statins, with 1701 phenotypes. We used Mendelian randomization (MR) to assess if any non-lipid effects found were evident for genetically mimicked PCSK9 inhibitors and ezetimibe or for LDL-c. As expected, genetically mimicking statins was inversely associated with LDL-c, apolipoprotein B (ApoB), and total cholesterol (TC) and positively associated with glycated hemoglobin (HbA1c) and was related to body composition. Genetically mimicking statins was also inversely associated with serum calcium, sex hormone-binding globulin (SHBG), and platelet count and positively associated with basal metabolic rate (BMR) and mean platelet volume. Stronger associations with genetically mimicked statins were evident for women than men for lipid traits (LDL-c, ApoB, and TC), calcium, and SHBG, but not for platelet attributes, body composition, or BMR. Genetically mimicking PCSK9 inhibitors or ezetimibe was also associated with lower lipids, but was not related to calcium, SHBG, BMR, or body composition. Genetically higher LDL-c increased lipids and decreased BMR, but did not affect calcium, HbA1c, platelet attributes, or SHBG with minor effects on body composition. Similar inverse associations were found for genetically mimicking statins on lipid traits in men and women as for other lipid modifiers. Besides the positive associations with HbA1c, BMI (which may explain the higher BMR), and aspects of body composition in men and women, genetically mimicking statins was additionally associated with platelet attributes in both sexes and was inversely associated with serum calcium and SHBG in women. This genetic evidence suggests potential pathways that contribute to the effects of statins particularly in women. Further investigation is needed to confirm these findings and their implications for clinical practice.","container-title":"BMC Medicine","DOI":"10.1186/s12916-021-02013-5","ISSN":"1741-7015","issue":"1","journalAbbreviation":"BMC Med","language":"en","license":"2021 The Author(s)","note":"number: 1\npublisher: BioMed Central","page":"1-11","source":"link.springer.com","title":"A phenome-wide association study of genetically mimicked statins","volume":"19","author":[{"family":"Li","given":"Shun"},{"family":"Schooling","given":"C. M."}],"issued":{"date-parts":[["2021",12]]},"citation-key":"liPhenomewideAssociationStudy2021"}}],"schema":"https://github.com/citation-style-language/schema/raw/master/csl-citation.json"} </w:instrText>
      </w:r>
      <w:r w:rsidR="00B5781A">
        <w:fldChar w:fldCharType="separate"/>
      </w:r>
      <w:r w:rsidR="004541AB">
        <w:t>[48]</w:t>
      </w:r>
      <w:r w:rsidR="00B5781A">
        <w:fldChar w:fldCharType="end"/>
      </w:r>
      <w:r w:rsidR="00B5781A">
        <w:t xml:space="preserve">, further supporting a potential causal </w:t>
      </w:r>
      <w:r w:rsidR="008101D2">
        <w:t>relationship</w:t>
      </w:r>
      <w:r w:rsidR="00B5781A">
        <w:t xml:space="preserve"> </w:t>
      </w:r>
      <w:r w:rsidR="008101D2">
        <w:t>with</w:t>
      </w:r>
      <w:r w:rsidR="00B5781A">
        <w:t xml:space="preserve"> cholesterol </w:t>
      </w:r>
      <w:r w:rsidR="008101D2">
        <w:t>driving</w:t>
      </w:r>
      <w:r w:rsidR="00B5781A">
        <w:t xml:space="preserve"> calcium</w:t>
      </w:r>
      <w:r w:rsidR="008101D2">
        <w:t xml:space="preserve"> levels</w:t>
      </w:r>
      <w:r w:rsidR="00B5781A">
        <w:t xml:space="preserve">.   </w:t>
      </w:r>
      <w:r w:rsidR="00E52E9B">
        <w:t xml:space="preserve">As this is a cross-sectional associative relationship we are not able at present to define directionality, much less the underlying biological mechanism(s).  </w:t>
      </w:r>
      <w:r w:rsidR="00193752">
        <w:t xml:space="preserve">Whether calcium can modify serum cholesterol, or cholesterol can modify calcium are both important nutritional and pathophysiological questions, and future controlled mouse studies should shed light on the directions and mechanisms </w:t>
      </w:r>
      <w:r w:rsidR="00E52E9B">
        <w:t>explaining</w:t>
      </w:r>
      <w:r w:rsidR="00193752">
        <w:t xml:space="preserve"> this association.</w:t>
      </w:r>
    </w:p>
    <w:p w14:paraId="778E30FC" w14:textId="77777777" w:rsidR="00E86175" w:rsidRDefault="00E86175" w:rsidP="000B2E8A"/>
    <w:p w14:paraId="55278E9B" w14:textId="7B63BF8E" w:rsidR="00C40CDF" w:rsidRDefault="00C40CDF" w:rsidP="000B2E8A">
      <w:r>
        <w:t>There are several</w:t>
      </w:r>
      <w:r w:rsidR="005117D5">
        <w:t xml:space="preserve"> other</w:t>
      </w:r>
      <w:r>
        <w:t xml:space="preserve"> strengths of this study.  We present data on a large number of mice roughly equally divided between sexes and two diets</w:t>
      </w:r>
      <w:r w:rsidR="00737E63">
        <w:t xml:space="preserve"> and find consistent results across all groups</w:t>
      </w:r>
      <w:r>
        <w:t xml:space="preserve">. </w:t>
      </w:r>
      <w:r w:rsidR="00DE1510">
        <w:t xml:space="preserve">We have exceptional control of confounders such as diets, environment, activity levels, and other exposures that could affect the interpretation of the human studies.  </w:t>
      </w:r>
      <w:r w:rsidR="004D542D">
        <w:t xml:space="preserve">Our supervised machine learning approach used a large number of measured phenotypes to predict calcium levels, and set cutoffs in a data-driven manner.  </w:t>
      </w:r>
      <w:r>
        <w:t>We</w:t>
      </w:r>
      <w:r w:rsidR="00737E63">
        <w:t xml:space="preserve"> </w:t>
      </w:r>
      <w:r>
        <w:t xml:space="preserve">consider the </w:t>
      </w:r>
      <w:r w:rsidR="004D542D">
        <w:t>support</w:t>
      </w:r>
      <w:r w:rsidR="00737E63">
        <w:t xml:space="preserve"> of </w:t>
      </w:r>
      <w:r>
        <w:t xml:space="preserve">data from </w:t>
      </w:r>
      <w:r w:rsidR="004B43E6">
        <w:t xml:space="preserve">two independent </w:t>
      </w:r>
      <w:r>
        <w:t>genetically diverse mice population</w:t>
      </w:r>
      <w:r w:rsidR="004B43E6">
        <w:t>s</w:t>
      </w:r>
      <w:r>
        <w:t xml:space="preserve"> a</w:t>
      </w:r>
      <w:r w:rsidR="004D542D">
        <w:t>nother</w:t>
      </w:r>
      <w:r>
        <w:t xml:space="preserve"> strength of this work</w:t>
      </w:r>
      <w:r w:rsidR="00372CFF">
        <w:t xml:space="preserve">.  </w:t>
      </w:r>
      <w:r w:rsidR="00737E63">
        <w:lastRenderedPageBreak/>
        <w:t>Calcium-cholesterol</w:t>
      </w:r>
      <w:r>
        <w:t xml:space="preserve"> </w:t>
      </w:r>
      <w:r w:rsidR="002762BB">
        <w:t>associations</w:t>
      </w:r>
      <w:r>
        <w:t xml:space="preserve"> </w:t>
      </w:r>
      <w:r w:rsidR="00737E63">
        <w:t>appear to be</w:t>
      </w:r>
      <w:r>
        <w:t xml:space="preserve"> robust </w:t>
      </w:r>
      <w:r w:rsidR="004B43E6">
        <w:t>over</w:t>
      </w:r>
      <w:r>
        <w:t xml:space="preserve"> a wide variation in genetics and not restricted to finding</w:t>
      </w:r>
      <w:r w:rsidR="004B43E6">
        <w:t>s</w:t>
      </w:r>
      <w:r>
        <w:t xml:space="preserve"> in inbred mouse populations.</w:t>
      </w:r>
      <w:r w:rsidR="004B43E6">
        <w:t xml:space="preserve">  </w:t>
      </w:r>
      <w:r w:rsidR="00737E63">
        <w:t>As such</w:t>
      </w:r>
      <w:r w:rsidR="004B43E6">
        <w:t xml:space="preserve">, </w:t>
      </w:r>
      <w:r w:rsidR="00737E63">
        <w:t>this</w:t>
      </w:r>
      <w:r w:rsidR="004B43E6">
        <w:t xml:space="preserve"> relationship holds over multiple diets, </w:t>
      </w:r>
      <w:r w:rsidR="00B24424">
        <w:t xml:space="preserve">sexes, </w:t>
      </w:r>
      <w:r w:rsidR="004B43E6">
        <w:t>investigators</w:t>
      </w:r>
      <w:r w:rsidR="00372CFF">
        <w:t>, sites,</w:t>
      </w:r>
      <w:r w:rsidR="004B43E6">
        <w:t xml:space="preserve"> and genetic </w:t>
      </w:r>
      <w:r w:rsidR="00737E63">
        <w:t>backgrounds.</w:t>
      </w:r>
    </w:p>
    <w:p w14:paraId="727B6E9A" w14:textId="044F092D" w:rsidR="009D2910" w:rsidRDefault="009D2910" w:rsidP="000B2E8A"/>
    <w:p w14:paraId="671FC74E" w14:textId="4B6E480F" w:rsidR="009D2910" w:rsidRPr="00E50DC1" w:rsidRDefault="009D2910" w:rsidP="00E50DC1">
      <w:pPr>
        <w:pStyle w:val="Heading2"/>
      </w:pPr>
      <w:r w:rsidRPr="00E50DC1">
        <w:t>Limitations of the present study</w:t>
      </w:r>
    </w:p>
    <w:p w14:paraId="60CF54EB" w14:textId="0D65829C" w:rsidR="009D2910" w:rsidRDefault="006205D8" w:rsidP="000B2E8A">
      <w:r>
        <w:t>While there were</w:t>
      </w:r>
      <w:r w:rsidR="009D2910">
        <w:t xml:space="preserve"> </w:t>
      </w:r>
      <w:r>
        <w:t>multiple</w:t>
      </w:r>
      <w:r w:rsidR="009D2910">
        <w:t xml:space="preserve"> measurement</w:t>
      </w:r>
      <w:r>
        <w:t xml:space="preserve">s </w:t>
      </w:r>
      <w:r w:rsidR="009D2910">
        <w:t xml:space="preserve">of calcium </w:t>
      </w:r>
      <w:r w:rsidR="00193752">
        <w:t xml:space="preserve">and cholesterol </w:t>
      </w:r>
      <w:r w:rsidR="009D2910">
        <w:t>in this dataset</w:t>
      </w:r>
      <w:r>
        <w:t xml:space="preserve"> (at week 8 and week 19</w:t>
      </w:r>
      <w:r w:rsidR="00193752">
        <w:t>, after 5 and 16 weeks of HFHS/NCD respectively</w:t>
      </w:r>
      <w:r>
        <w:t xml:space="preserve">), cholesterol levels were stable through </w:t>
      </w:r>
      <w:r w:rsidR="00193752">
        <w:t>at these</w:t>
      </w:r>
      <w:r>
        <w:t xml:space="preserve"> </w:t>
      </w:r>
      <w:r w:rsidR="00193752">
        <w:t xml:space="preserve">points.  </w:t>
      </w:r>
      <w:r w:rsidR="009D2910">
        <w:t xml:space="preserve"> </w:t>
      </w:r>
      <w:r w:rsidR="00193752">
        <w:t>Therefore, it was</w:t>
      </w:r>
      <w:r w:rsidR="009D2910">
        <w:t xml:space="preserve"> possible to </w:t>
      </w:r>
      <w:r w:rsidR="00193752">
        <w:t>effectively evaluate</w:t>
      </w:r>
      <w:r w:rsidR="009D2910">
        <w:t xml:space="preserve"> the </w:t>
      </w:r>
      <w:r w:rsidR="00F10A80">
        <w:t>longitudinal</w:t>
      </w:r>
      <w:r w:rsidR="009D2910">
        <w:t xml:space="preserve"> association between cholesterol and calcium</w:t>
      </w:r>
      <w:r>
        <w:t>.</w:t>
      </w:r>
      <w:r w:rsidR="009D2910">
        <w:t xml:space="preserve">  In addition, this cross-sectional association does ascribe a directionality to this relationship, at this stage we think it </w:t>
      </w:r>
      <w:r w:rsidR="00E51E39">
        <w:t>plausible</w:t>
      </w:r>
      <w:r w:rsidR="009D2910">
        <w:t xml:space="preserve"> that calcium may increase cholesterol</w:t>
      </w:r>
      <w:r w:rsidR="00193752">
        <w:t>, that</w:t>
      </w:r>
      <w:r w:rsidR="009D2910">
        <w:t xml:space="preserve"> cholesterol might increase calcium</w:t>
      </w:r>
      <w:r w:rsidR="00193752">
        <w:t xml:space="preserve">, or that a third, unmeasured factor </w:t>
      </w:r>
      <w:r w:rsidR="00E96B7D">
        <w:t>drives</w:t>
      </w:r>
      <w:r w:rsidR="00193752">
        <w:t xml:space="preserve"> both</w:t>
      </w:r>
      <w:r w:rsidR="00216CAB">
        <w:t xml:space="preserve"> factors</w:t>
      </w:r>
      <w:r w:rsidR="009D2910">
        <w:t xml:space="preserve">.  </w:t>
      </w:r>
      <w:r w:rsidR="00DE1510">
        <w:t>As this is a secondary data analysis, we are unable to evaluate differences in calcium-regulatory hormones, which we predict would vary more than the relatively ho</w:t>
      </w:r>
      <w:r w:rsidR="001C7AD1">
        <w:t>me</w:t>
      </w:r>
      <w:r w:rsidR="00DE1510">
        <w:t xml:space="preserve">ostatic blood calcium levels.  </w:t>
      </w:r>
      <w:r w:rsidR="00193752">
        <w:t>Another limitation is that c</w:t>
      </w:r>
      <w:r w:rsidR="009D2910">
        <w:t xml:space="preserve">holesterol homeostasis is substantially different in mice and humans, especially in the fraction of cholesterol present in the HDL versus LDL fractions, due to the absence of </w:t>
      </w:r>
      <w:r w:rsidR="009D2910" w:rsidRPr="009D2910">
        <w:t>CETP</w:t>
      </w:r>
      <w:r w:rsidR="009D2910">
        <w:t xml:space="preserve"> in mice.</w:t>
      </w:r>
      <w:r w:rsidR="00193752">
        <w:t xml:space="preserve">  These data therefore largely reflect associations between calcium and the HDL pool.</w:t>
      </w:r>
    </w:p>
    <w:p w14:paraId="1353C5DB" w14:textId="0FDA216D" w:rsidR="00927CE0" w:rsidRDefault="00927CE0" w:rsidP="000B2E8A"/>
    <w:p w14:paraId="3E411549" w14:textId="0B2315BB" w:rsidR="00927CE0" w:rsidRDefault="00927CE0" w:rsidP="000B2E8A">
      <w:r>
        <w:t>In conclusion, in this work we use a machine learning approach to describe that diet, sex, triglyceride levels and calcium all contribute independently to the serum cholesterol levels in Diversity Outbred mice, and that the relationship between calcium and cholesterol holds true in BXD mice.  These data support that the observed human relationships between serum and cholesterol levels are true in mice, and present an opportunity for further physiological and genetic dissection of this relationship.</w:t>
      </w:r>
    </w:p>
    <w:p w14:paraId="39BB6C02" w14:textId="662B4D22" w:rsidR="002B2A55" w:rsidRDefault="002B2A55" w:rsidP="000B2E8A"/>
    <w:p w14:paraId="263B0B56" w14:textId="4F6B058F" w:rsidR="002B2A55" w:rsidRDefault="00567EB3" w:rsidP="00E50DC1">
      <w:pPr>
        <w:pStyle w:val="Heading1"/>
      </w:pPr>
      <w:r>
        <w:t>Funding Information</w:t>
      </w:r>
    </w:p>
    <w:p w14:paraId="571217AD" w14:textId="548D0D61" w:rsidR="002B2A55" w:rsidRDefault="002B2A55" w:rsidP="002B2A55">
      <w:r>
        <w:t xml:space="preserve">We would like to thank the members of the Bridges Laboratory for helpful discussions regarding this work.  We would also like to acknowledge funding from the National Institutes of Diabetes and Digestive Kidney Diseases (NIDDK; R01DK107535 to DB), </w:t>
      </w:r>
      <w:r w:rsidR="00AA71B3">
        <w:t xml:space="preserve">the National Institutes of General Medical Sciences (NIGMS </w:t>
      </w:r>
      <w:r w:rsidR="00AA71B3" w:rsidRPr="00AA71B3">
        <w:t>R01GM07068</w:t>
      </w:r>
      <w:r w:rsidR="00AA71B3">
        <w:t xml:space="preserve">) </w:t>
      </w:r>
      <w:r>
        <w:t>and t</w:t>
      </w:r>
      <w:r w:rsidRPr="002B2A55">
        <w:t>he Undergraduate Research Opportunity Program</w:t>
      </w:r>
      <w:r>
        <w:t xml:space="preserve"> (UROP to KL).  We would also like to thank the developers and funders of the Diversity Outbred Database</w:t>
      </w:r>
      <w:r w:rsidR="00995BD9">
        <w:t>, Diversity Informatics Platform</w:t>
      </w:r>
      <w:r>
        <w:t xml:space="preserve"> and GeneNetwork for </w:t>
      </w:r>
      <w:r w:rsidR="00AF24F7">
        <w:t xml:space="preserve">their commitment to open science and for </w:t>
      </w:r>
      <w:r>
        <w:t xml:space="preserve">providing the data used in these analyses. </w:t>
      </w:r>
    </w:p>
    <w:p w14:paraId="0E755CD0" w14:textId="47765574" w:rsidR="00CF6D4C" w:rsidRDefault="00CF6D4C" w:rsidP="002B2A55"/>
    <w:p w14:paraId="21B91E55" w14:textId="0789F250" w:rsidR="00CF6D4C" w:rsidRDefault="00CF6D4C" w:rsidP="00E50DC1">
      <w:pPr>
        <w:pStyle w:val="Heading1"/>
      </w:pPr>
      <w:r>
        <w:t>Author Contributions</w:t>
      </w:r>
    </w:p>
    <w:p w14:paraId="5221AC4C" w14:textId="57C12620" w:rsidR="00CF6D4C" w:rsidRDefault="00CF6D4C" w:rsidP="002B2A55">
      <w:r>
        <w:t xml:space="preserve">DB and CMC conceptualized this research study, </w:t>
      </w:r>
      <w:r w:rsidR="00EC029C">
        <w:t xml:space="preserve">decided </w:t>
      </w:r>
      <w:r w:rsidR="0002556E">
        <w:t>and validated</w:t>
      </w:r>
      <w:r w:rsidR="00EC029C">
        <w:t xml:space="preserve"> the methodologies, </w:t>
      </w:r>
      <w:r>
        <w:t xml:space="preserve">performed the investigations, wrote the original draft, the data, and prepared visualizations.  </w:t>
      </w:r>
      <w:r w:rsidR="00E40246">
        <w:t>Formal analyses were done by CMC, DB and KL.  Data was provided by G</w:t>
      </w:r>
      <w:r w:rsidR="00F86A24">
        <w:t>A</w:t>
      </w:r>
      <w:r w:rsidR="00E40246">
        <w:t xml:space="preserve">C.  </w:t>
      </w:r>
      <w:r>
        <w:t xml:space="preserve">This work was </w:t>
      </w:r>
      <w:r w:rsidR="00E40246">
        <w:t xml:space="preserve">administered and </w:t>
      </w:r>
      <w:r>
        <w:t>supervised by DB</w:t>
      </w:r>
      <w:r w:rsidR="001D2184">
        <w:t xml:space="preserve"> who </w:t>
      </w:r>
      <w:r w:rsidR="00F86A24">
        <w:t>along with GAC</w:t>
      </w:r>
      <w:r w:rsidR="001D2184">
        <w:t xml:space="preserve"> performed the data validation</w:t>
      </w:r>
      <w:r>
        <w:t xml:space="preserve">.  </w:t>
      </w:r>
      <w:r w:rsidR="004C7DE0">
        <w:t>Funding for this work was acquired by DB and G</w:t>
      </w:r>
      <w:r w:rsidR="00F86A24">
        <w:t>A</w:t>
      </w:r>
      <w:r w:rsidR="004C7DE0">
        <w:t>C</w:t>
      </w:r>
      <w:r w:rsidR="0068503A">
        <w:t>.</w:t>
      </w:r>
      <w:r w:rsidR="004C7DE0">
        <w:t xml:space="preserve">  </w:t>
      </w:r>
      <w:r w:rsidR="00E40246">
        <w:t xml:space="preserve">All authors </w:t>
      </w:r>
      <w:r w:rsidR="009F0E7E">
        <w:t xml:space="preserve">have </w:t>
      </w:r>
      <w:r w:rsidR="00E40246">
        <w:t>read and agreed to the final published work.</w:t>
      </w:r>
    </w:p>
    <w:p w14:paraId="27E07809" w14:textId="6969C603" w:rsidR="00567EB3" w:rsidRDefault="00567EB3" w:rsidP="002B2A55"/>
    <w:p w14:paraId="19DE4BA4" w14:textId="0FFA419A" w:rsidR="00567EB3" w:rsidRDefault="00567EB3" w:rsidP="00567EB3">
      <w:pPr>
        <w:pStyle w:val="Heading1"/>
      </w:pPr>
      <w:r>
        <w:t>Conflict of Interest</w:t>
      </w:r>
    </w:p>
    <w:p w14:paraId="0EB36ACB" w14:textId="6B7B4E23" w:rsidR="00567EB3" w:rsidRPr="002B2A55" w:rsidRDefault="00567EB3" w:rsidP="002B2A55">
      <w:r>
        <w:t>The authors have no conflicts to declare</w:t>
      </w:r>
    </w:p>
    <w:p w14:paraId="62694BEA" w14:textId="0DE52014" w:rsidR="002B2A55" w:rsidRDefault="002B2A55" w:rsidP="000B2E8A"/>
    <w:p w14:paraId="5EB5204F" w14:textId="3A18A236" w:rsidR="008210DC" w:rsidRDefault="007C5995" w:rsidP="00E50DC1">
      <w:pPr>
        <w:pStyle w:val="Heading1"/>
      </w:pPr>
      <w:r>
        <w:lastRenderedPageBreak/>
        <w:t>References</w:t>
      </w:r>
    </w:p>
    <w:p w14:paraId="5E13CADB" w14:textId="385A1A36" w:rsidR="007C5995" w:rsidRDefault="007C5995" w:rsidP="000B2E8A"/>
    <w:p w14:paraId="044A8F3F" w14:textId="77777777" w:rsidR="004541AB" w:rsidRPr="004541AB" w:rsidRDefault="007C5995" w:rsidP="004541AB">
      <w:pPr>
        <w:pStyle w:val="Bibliography"/>
      </w:pPr>
      <w:r>
        <w:fldChar w:fldCharType="begin"/>
      </w:r>
      <w:r w:rsidR="00F34566">
        <w:instrText xml:space="preserve"> ADDIN ZOTERO_BIBL {"uncited":[],"omitted":[],"custom":[]} CSL_BIBLIOGRAPHY </w:instrText>
      </w:r>
      <w:r>
        <w:fldChar w:fldCharType="separate"/>
      </w:r>
      <w:r w:rsidR="004541AB" w:rsidRPr="004541AB">
        <w:t xml:space="preserve">1. </w:t>
      </w:r>
      <w:r w:rsidR="004541AB" w:rsidRPr="004541AB">
        <w:tab/>
        <w:t xml:space="preserve">Grundy, S.M.; Stone, N.J.; Bailey, A.L.; Beam, C.; Birtcher, K.K.; Blumenthal, R.S.; Braun, L.T.; de Ferranti, S.; Faiella-Tommasino, J.; Forman, D.E.; et al. 2018 AHA/ACC/AACVPR/AAPA/ABC/ACPM/ADA/AGS/APhA/ASPC/NLA/PCNA Guideline on the Management of Blood Cholesterol: A Report of the American College of Cardiology/American Heart Association Task Force on Clinical Practice Guidelines. </w:t>
      </w:r>
      <w:r w:rsidR="004541AB" w:rsidRPr="004541AB">
        <w:rPr>
          <w:i/>
          <w:iCs/>
        </w:rPr>
        <w:t>Circulation</w:t>
      </w:r>
      <w:r w:rsidR="004541AB" w:rsidRPr="004541AB">
        <w:t xml:space="preserve"> </w:t>
      </w:r>
      <w:r w:rsidR="004541AB" w:rsidRPr="004541AB">
        <w:rPr>
          <w:b/>
          <w:bCs/>
        </w:rPr>
        <w:t>2019</w:t>
      </w:r>
      <w:r w:rsidR="004541AB" w:rsidRPr="004541AB">
        <w:t xml:space="preserve">, </w:t>
      </w:r>
      <w:r w:rsidR="004541AB" w:rsidRPr="004541AB">
        <w:rPr>
          <w:i/>
          <w:iCs/>
        </w:rPr>
        <w:t>139</w:t>
      </w:r>
      <w:r w:rsidR="004541AB" w:rsidRPr="004541AB">
        <w:t>, e1082–e1143, doi:10.1161/CIR.0000000000000625.</w:t>
      </w:r>
    </w:p>
    <w:p w14:paraId="3B6610C5" w14:textId="77777777" w:rsidR="004541AB" w:rsidRPr="004541AB" w:rsidRDefault="004541AB" w:rsidP="004541AB">
      <w:pPr>
        <w:pStyle w:val="Bibliography"/>
      </w:pPr>
      <w:r w:rsidRPr="004541AB">
        <w:t xml:space="preserve">2. </w:t>
      </w:r>
      <w:r w:rsidRPr="004541AB">
        <w:tab/>
        <w:t xml:space="preserve">Khera, A.V.; Emdin, C.A.; Drake, I.; Natarajan, P.; Bick, A.G.; Cook, N.R.; Chasman, D.I.; Baber, U.; Mehran, R.; Rader, D.J.; et al. Genetic Risk, Adherence to a Healthy Lifestyle, and Coronary Disease. </w:t>
      </w:r>
      <w:r w:rsidRPr="004541AB">
        <w:rPr>
          <w:i/>
          <w:iCs/>
        </w:rPr>
        <w:t>New England Journal of Medicine</w:t>
      </w:r>
      <w:r w:rsidRPr="004541AB">
        <w:t xml:space="preserve"> </w:t>
      </w:r>
      <w:r w:rsidRPr="004541AB">
        <w:rPr>
          <w:b/>
          <w:bCs/>
        </w:rPr>
        <w:t>2016</w:t>
      </w:r>
      <w:r w:rsidRPr="004541AB">
        <w:t xml:space="preserve">, </w:t>
      </w:r>
      <w:r w:rsidRPr="004541AB">
        <w:rPr>
          <w:i/>
          <w:iCs/>
        </w:rPr>
        <w:t>375</w:t>
      </w:r>
      <w:r w:rsidRPr="004541AB">
        <w:t>, 2349–2358, doi:10.1056/NEJMoa1605086.</w:t>
      </w:r>
    </w:p>
    <w:p w14:paraId="559E27D6" w14:textId="77777777" w:rsidR="004541AB" w:rsidRPr="004541AB" w:rsidRDefault="004541AB" w:rsidP="004541AB">
      <w:pPr>
        <w:pStyle w:val="Bibliography"/>
      </w:pPr>
      <w:r w:rsidRPr="004541AB">
        <w:t xml:space="preserve">3. </w:t>
      </w:r>
      <w:r w:rsidRPr="004541AB">
        <w:tab/>
        <w:t xml:space="preserve">Khera, A.V.; Kathiresan, S. Genetics of Coronary Artery Disease: Discovery, Biology and Clinical Translation. </w:t>
      </w:r>
      <w:r w:rsidRPr="004541AB">
        <w:rPr>
          <w:i/>
          <w:iCs/>
        </w:rPr>
        <w:t>Nature Reviews Genetics</w:t>
      </w:r>
      <w:r w:rsidRPr="004541AB">
        <w:t xml:space="preserve"> </w:t>
      </w:r>
      <w:r w:rsidRPr="004541AB">
        <w:rPr>
          <w:b/>
          <w:bCs/>
        </w:rPr>
        <w:t>2017</w:t>
      </w:r>
      <w:r w:rsidRPr="004541AB">
        <w:t xml:space="preserve">, </w:t>
      </w:r>
      <w:r w:rsidRPr="004541AB">
        <w:rPr>
          <w:i/>
          <w:iCs/>
        </w:rPr>
        <w:t>18</w:t>
      </w:r>
      <w:r w:rsidRPr="004541AB">
        <w:t>, 331–344, doi:10.1038/nrg.2016.160.</w:t>
      </w:r>
    </w:p>
    <w:p w14:paraId="2F6B2784" w14:textId="77777777" w:rsidR="004541AB" w:rsidRPr="004541AB" w:rsidRDefault="004541AB" w:rsidP="004541AB">
      <w:pPr>
        <w:pStyle w:val="Bibliography"/>
      </w:pPr>
      <w:r w:rsidRPr="004541AB">
        <w:t xml:space="preserve">4. </w:t>
      </w:r>
      <w:r w:rsidRPr="004541AB">
        <w:tab/>
        <w:t xml:space="preserve">Churchill, G.A.; Gatti, D.M.; Munger, S.C.; Svenson, K.L. The Diversity Outbred Mouse Population. </w:t>
      </w:r>
      <w:r w:rsidRPr="004541AB">
        <w:rPr>
          <w:i/>
          <w:iCs/>
        </w:rPr>
        <w:t>Mammalian Genome</w:t>
      </w:r>
      <w:r w:rsidRPr="004541AB">
        <w:t xml:space="preserve"> </w:t>
      </w:r>
      <w:r w:rsidRPr="004541AB">
        <w:rPr>
          <w:b/>
          <w:bCs/>
        </w:rPr>
        <w:t>2012</w:t>
      </w:r>
      <w:r w:rsidRPr="004541AB">
        <w:t xml:space="preserve">, </w:t>
      </w:r>
      <w:r w:rsidRPr="004541AB">
        <w:rPr>
          <w:i/>
          <w:iCs/>
        </w:rPr>
        <w:t>23</w:t>
      </w:r>
      <w:r w:rsidRPr="004541AB">
        <w:t>, 713–718, doi:10.1007/s00335-012-9414-2.</w:t>
      </w:r>
    </w:p>
    <w:p w14:paraId="3CD7C693" w14:textId="77777777" w:rsidR="004541AB" w:rsidRPr="004541AB" w:rsidRDefault="004541AB" w:rsidP="004541AB">
      <w:pPr>
        <w:pStyle w:val="Bibliography"/>
      </w:pPr>
      <w:r w:rsidRPr="004541AB">
        <w:t xml:space="preserve">5. </w:t>
      </w:r>
      <w:r w:rsidRPr="004541AB">
        <w:tab/>
        <w:t xml:space="preserve">Jackson, A.U.; Fornés, A.; Galecki, A.; Miller, R.A.; Burke, D.T. Multiple-Trait Quantitative Trait Loci Analysis Using a Large Mouse Sibship. </w:t>
      </w:r>
      <w:r w:rsidRPr="004541AB">
        <w:rPr>
          <w:i/>
          <w:iCs/>
        </w:rPr>
        <w:t>Genetics</w:t>
      </w:r>
      <w:r w:rsidRPr="004541AB">
        <w:t xml:space="preserve"> </w:t>
      </w:r>
      <w:r w:rsidRPr="004541AB">
        <w:rPr>
          <w:b/>
          <w:bCs/>
        </w:rPr>
        <w:t>1999</w:t>
      </w:r>
      <w:r w:rsidRPr="004541AB">
        <w:t xml:space="preserve">, </w:t>
      </w:r>
      <w:r w:rsidRPr="004541AB">
        <w:rPr>
          <w:i/>
          <w:iCs/>
        </w:rPr>
        <w:t>151</w:t>
      </w:r>
      <w:r w:rsidRPr="004541AB">
        <w:t>, 785–795, doi:10.1093/genetics/151.2.785.</w:t>
      </w:r>
    </w:p>
    <w:p w14:paraId="3CE9C427" w14:textId="77777777" w:rsidR="004541AB" w:rsidRPr="004541AB" w:rsidRDefault="004541AB" w:rsidP="004541AB">
      <w:pPr>
        <w:pStyle w:val="Bibliography"/>
      </w:pPr>
      <w:r w:rsidRPr="004541AB">
        <w:t xml:space="preserve">6. </w:t>
      </w:r>
      <w:r w:rsidRPr="004541AB">
        <w:tab/>
        <w:t xml:space="preserve">Churchill, G.A.; Airey, D.C.; Allayee, H.; Angel, J.M.; Attie, A.D.; Beatty, J.; Beavis, W.D.; Belknap, J.K.; Bennett, B.; Berrettini, W.; et al. The Collaborative Cross, a Community Resource for the Genetic Analysis of Complex Traits. </w:t>
      </w:r>
      <w:r w:rsidRPr="004541AB">
        <w:rPr>
          <w:i/>
          <w:iCs/>
        </w:rPr>
        <w:t>Nature genetics</w:t>
      </w:r>
      <w:r w:rsidRPr="004541AB">
        <w:t xml:space="preserve"> </w:t>
      </w:r>
      <w:r w:rsidRPr="004541AB">
        <w:rPr>
          <w:b/>
          <w:bCs/>
        </w:rPr>
        <w:t>2004</w:t>
      </w:r>
      <w:r w:rsidRPr="004541AB">
        <w:t xml:space="preserve">, </w:t>
      </w:r>
      <w:r w:rsidRPr="004541AB">
        <w:rPr>
          <w:i/>
          <w:iCs/>
        </w:rPr>
        <w:t>36</w:t>
      </w:r>
      <w:r w:rsidRPr="004541AB">
        <w:t>, 1133–1137, doi:10.1038/ng1104-1133.</w:t>
      </w:r>
    </w:p>
    <w:p w14:paraId="6F16E255" w14:textId="77777777" w:rsidR="004541AB" w:rsidRPr="004541AB" w:rsidRDefault="004541AB" w:rsidP="004541AB">
      <w:pPr>
        <w:pStyle w:val="Bibliography"/>
      </w:pPr>
      <w:r w:rsidRPr="004541AB">
        <w:t xml:space="preserve">7. </w:t>
      </w:r>
      <w:r w:rsidRPr="004541AB">
        <w:tab/>
        <w:t xml:space="preserve">Ashbrook, D.G.; Arends, D.; Prins, P.; Mulligan, M.K.; Roy, S.; Williams, E.G.; Lutz, C.M.; Valenzuela, A.; Bohl, C.J.; Ingels, J.F.; et al. A Platform for Experimental Precision Medicine: The Extended BXD Mouse Family. </w:t>
      </w:r>
      <w:r w:rsidRPr="004541AB">
        <w:rPr>
          <w:i/>
          <w:iCs/>
        </w:rPr>
        <w:t>Cell Systems</w:t>
      </w:r>
      <w:r w:rsidRPr="004541AB">
        <w:t xml:space="preserve"> </w:t>
      </w:r>
      <w:r w:rsidRPr="004541AB">
        <w:rPr>
          <w:b/>
          <w:bCs/>
        </w:rPr>
        <w:t>2021</w:t>
      </w:r>
      <w:r w:rsidRPr="004541AB">
        <w:t xml:space="preserve">, </w:t>
      </w:r>
      <w:r w:rsidRPr="004541AB">
        <w:rPr>
          <w:i/>
          <w:iCs/>
        </w:rPr>
        <w:t>12</w:t>
      </w:r>
      <w:r w:rsidRPr="004541AB">
        <w:t>, 235-247.e9, doi:10.1016/j.cels.2020.12.002.</w:t>
      </w:r>
    </w:p>
    <w:p w14:paraId="5BF5D2BC" w14:textId="77777777" w:rsidR="004541AB" w:rsidRPr="004541AB" w:rsidRDefault="004541AB" w:rsidP="004541AB">
      <w:pPr>
        <w:pStyle w:val="Bibliography"/>
      </w:pPr>
      <w:r w:rsidRPr="004541AB">
        <w:t xml:space="preserve">8. </w:t>
      </w:r>
      <w:r w:rsidRPr="004541AB">
        <w:tab/>
        <w:t xml:space="preserve">Gatti, D.M.; Simecek, P.; Somes, L.; Jeffery, C.T.; Vincent, M.J.; Choi, K.; Chen, X.; Churchill, G.A.; Svenson, K.L. The Effects of Sex and Diet on Physiology and Liver Gene Expression in Diversity Outbred Mice. </w:t>
      </w:r>
      <w:r w:rsidRPr="004541AB">
        <w:rPr>
          <w:i/>
          <w:iCs/>
        </w:rPr>
        <w:t>bioRxiv</w:t>
      </w:r>
      <w:r w:rsidRPr="004541AB">
        <w:t xml:space="preserve"> </w:t>
      </w:r>
      <w:r w:rsidRPr="004541AB">
        <w:rPr>
          <w:b/>
          <w:bCs/>
        </w:rPr>
        <w:t>2017</w:t>
      </w:r>
      <w:r w:rsidRPr="004541AB">
        <w:t>, 098657, doi:10.1101/098657.</w:t>
      </w:r>
    </w:p>
    <w:p w14:paraId="00A259E1" w14:textId="77777777" w:rsidR="004541AB" w:rsidRPr="004541AB" w:rsidRDefault="004541AB" w:rsidP="004541AB">
      <w:pPr>
        <w:pStyle w:val="Bibliography"/>
      </w:pPr>
      <w:r w:rsidRPr="004541AB">
        <w:t xml:space="preserve">9. </w:t>
      </w:r>
      <w:r w:rsidRPr="004541AB">
        <w:tab/>
        <w:t xml:space="preserve">Svenson, K.L.; Gatti, D.M.; Valdar, W.; Welsh, C.E.; Cheng, R.; Chesler, E.J.; Palmer, A.A.; McMillan, L.; Churchill, G.A. High-Resolution Genetic Mapping Using the Mouse Diversity Outbred Population. </w:t>
      </w:r>
      <w:r w:rsidRPr="004541AB">
        <w:rPr>
          <w:i/>
          <w:iCs/>
        </w:rPr>
        <w:t>Genetics</w:t>
      </w:r>
      <w:r w:rsidRPr="004541AB">
        <w:t xml:space="preserve"> </w:t>
      </w:r>
      <w:r w:rsidRPr="004541AB">
        <w:rPr>
          <w:b/>
          <w:bCs/>
        </w:rPr>
        <w:t>2012</w:t>
      </w:r>
      <w:r w:rsidRPr="004541AB">
        <w:t xml:space="preserve">, </w:t>
      </w:r>
      <w:r w:rsidRPr="004541AB">
        <w:rPr>
          <w:i/>
          <w:iCs/>
        </w:rPr>
        <w:t>190</w:t>
      </w:r>
      <w:r w:rsidRPr="004541AB">
        <w:t>, 437–447, doi:10.1534/genetics.111.132597.</w:t>
      </w:r>
    </w:p>
    <w:p w14:paraId="6F5ECF92" w14:textId="77777777" w:rsidR="004541AB" w:rsidRPr="004541AB" w:rsidRDefault="004541AB" w:rsidP="004541AB">
      <w:pPr>
        <w:pStyle w:val="Bibliography"/>
      </w:pPr>
      <w:r w:rsidRPr="004541AB">
        <w:t xml:space="preserve">10. </w:t>
      </w:r>
      <w:r w:rsidRPr="004541AB">
        <w:tab/>
        <w:t xml:space="preserve">Andreux, P.A.; Williams, E.G.; Koutnikova, H.; Houtkooper, R.H.H.; Champy, M.-F.F.; Henry, H.; Schoonjans, K.; Williams, R.W.; Auwerx, J. Systems Genetics of Metabolism: The Use of the BXD Murine Reference Panel for Multiscalar Integration of Traits. </w:t>
      </w:r>
      <w:r w:rsidRPr="004541AB">
        <w:rPr>
          <w:i/>
          <w:iCs/>
        </w:rPr>
        <w:t>Cell</w:t>
      </w:r>
      <w:r w:rsidRPr="004541AB">
        <w:t xml:space="preserve"> </w:t>
      </w:r>
      <w:r w:rsidRPr="004541AB">
        <w:rPr>
          <w:b/>
          <w:bCs/>
        </w:rPr>
        <w:t>2012</w:t>
      </w:r>
      <w:r w:rsidRPr="004541AB">
        <w:t xml:space="preserve">, </w:t>
      </w:r>
      <w:r w:rsidRPr="004541AB">
        <w:rPr>
          <w:i/>
          <w:iCs/>
        </w:rPr>
        <w:t>150</w:t>
      </w:r>
      <w:r w:rsidRPr="004541AB">
        <w:t>, 1287–1299, doi:10.1016/j.cell.2012.08.012.</w:t>
      </w:r>
    </w:p>
    <w:p w14:paraId="234E1525" w14:textId="77777777" w:rsidR="004541AB" w:rsidRPr="004541AB" w:rsidRDefault="004541AB" w:rsidP="004541AB">
      <w:pPr>
        <w:pStyle w:val="Bibliography"/>
      </w:pPr>
      <w:r w:rsidRPr="004541AB">
        <w:t xml:space="preserve">11. </w:t>
      </w:r>
      <w:r w:rsidRPr="004541AB">
        <w:tab/>
        <w:t xml:space="preserve">Mulligan, M.K.; Mozhui, K.; Prins, P.; Williams, R.W. GeneNetwork: A Toolbox for Systems Genetics. In </w:t>
      </w:r>
      <w:r w:rsidRPr="004541AB">
        <w:rPr>
          <w:i/>
          <w:iCs/>
        </w:rPr>
        <w:t>Methods in Molecular Biology</w:t>
      </w:r>
      <w:r w:rsidRPr="004541AB">
        <w:t>; 2017; Vol. 331, pp. 75–120 ISBN 978-1-4939-6427-7.</w:t>
      </w:r>
    </w:p>
    <w:p w14:paraId="058DEA43" w14:textId="77777777" w:rsidR="004541AB" w:rsidRPr="004541AB" w:rsidRDefault="004541AB" w:rsidP="004541AB">
      <w:pPr>
        <w:pStyle w:val="Bibliography"/>
      </w:pPr>
      <w:r w:rsidRPr="004541AB">
        <w:t xml:space="preserve">12. </w:t>
      </w:r>
      <w:r w:rsidRPr="004541AB">
        <w:tab/>
        <w:t xml:space="preserve">Sloan, Z.; Arends, D.; Broman, K.W.; Centeno, A.; Furlotte, N.; Nijveen, H.; Yan, L.; Zhou, X.; Williams, R.W.; Prins, P. GeneNetwork: Framework for Web-Based Genetics. </w:t>
      </w:r>
      <w:r w:rsidRPr="004541AB">
        <w:rPr>
          <w:i/>
          <w:iCs/>
        </w:rPr>
        <w:t>Journal of Open Source Software</w:t>
      </w:r>
      <w:r w:rsidRPr="004541AB">
        <w:t xml:space="preserve"> </w:t>
      </w:r>
      <w:r w:rsidRPr="004541AB">
        <w:rPr>
          <w:b/>
          <w:bCs/>
        </w:rPr>
        <w:t>2016</w:t>
      </w:r>
      <w:r w:rsidRPr="004541AB">
        <w:t xml:space="preserve">, </w:t>
      </w:r>
      <w:r w:rsidRPr="004541AB">
        <w:rPr>
          <w:i/>
          <w:iCs/>
        </w:rPr>
        <w:t>1</w:t>
      </w:r>
      <w:r w:rsidRPr="004541AB">
        <w:t>, 25, doi:10.21105/joss.00025.</w:t>
      </w:r>
    </w:p>
    <w:p w14:paraId="3060BA32" w14:textId="77777777" w:rsidR="004541AB" w:rsidRPr="004541AB" w:rsidRDefault="004541AB" w:rsidP="004541AB">
      <w:pPr>
        <w:pStyle w:val="Bibliography"/>
      </w:pPr>
      <w:r w:rsidRPr="004541AB">
        <w:t xml:space="preserve">13. </w:t>
      </w:r>
      <w:r w:rsidRPr="004541AB">
        <w:tab/>
        <w:t>R Core Team R: A Language and Environment for Statistical Computing 2019.</w:t>
      </w:r>
    </w:p>
    <w:p w14:paraId="09D3F04D" w14:textId="77777777" w:rsidR="004541AB" w:rsidRPr="004541AB" w:rsidRDefault="004541AB" w:rsidP="004541AB">
      <w:pPr>
        <w:pStyle w:val="Bibliography"/>
      </w:pPr>
      <w:r w:rsidRPr="004541AB">
        <w:t xml:space="preserve">14. </w:t>
      </w:r>
      <w:r w:rsidRPr="004541AB">
        <w:tab/>
        <w:t>Therneau, Terry; Atkinson, Beth Rpart: Recursive Partitioning and Regression Trees.</w:t>
      </w:r>
    </w:p>
    <w:p w14:paraId="22B66F2D" w14:textId="77777777" w:rsidR="004541AB" w:rsidRPr="004541AB" w:rsidRDefault="004541AB" w:rsidP="004541AB">
      <w:pPr>
        <w:pStyle w:val="Bibliography"/>
      </w:pPr>
      <w:r w:rsidRPr="004541AB">
        <w:t xml:space="preserve">15. </w:t>
      </w:r>
      <w:r w:rsidRPr="004541AB">
        <w:tab/>
        <w:t xml:space="preserve">Lind, L.; Jakobsson, S.; Lithell, H.; Wengle, B.; Ljunghall, S. Relation of Serum Calcium Concentration to Metabolic Risk Factors for Cardiovascular Disease. </w:t>
      </w:r>
      <w:r w:rsidRPr="004541AB">
        <w:rPr>
          <w:i/>
          <w:iCs/>
        </w:rPr>
        <w:t>BMJ</w:t>
      </w:r>
      <w:r w:rsidRPr="004541AB">
        <w:t xml:space="preserve"> </w:t>
      </w:r>
      <w:r w:rsidRPr="004541AB">
        <w:rPr>
          <w:b/>
          <w:bCs/>
        </w:rPr>
        <w:t>1988</w:t>
      </w:r>
      <w:r w:rsidRPr="004541AB">
        <w:t xml:space="preserve">, </w:t>
      </w:r>
      <w:r w:rsidRPr="004541AB">
        <w:rPr>
          <w:i/>
          <w:iCs/>
        </w:rPr>
        <w:t>297</w:t>
      </w:r>
      <w:r w:rsidRPr="004541AB">
        <w:t>, 960–963.</w:t>
      </w:r>
    </w:p>
    <w:p w14:paraId="4BD3C379" w14:textId="77777777" w:rsidR="004541AB" w:rsidRPr="004541AB" w:rsidRDefault="004541AB" w:rsidP="004541AB">
      <w:pPr>
        <w:pStyle w:val="Bibliography"/>
      </w:pPr>
      <w:r w:rsidRPr="004541AB">
        <w:t xml:space="preserve">16. </w:t>
      </w:r>
      <w:r w:rsidRPr="004541AB">
        <w:tab/>
        <w:t xml:space="preserve">Meng, X.; Han, T.; Jiang, W.; Dong, F.; Sun, H.; Wei, W.; Yan, Y. Temporal Relationship Between Changes in Serum Calcium and Hypercholesteremia and Its Impact on Future Brachial-Ankle Pulse Wave Velocity Levels. </w:t>
      </w:r>
      <w:r w:rsidRPr="004541AB">
        <w:rPr>
          <w:i/>
          <w:iCs/>
        </w:rPr>
        <w:t>Frontiers in Nutrition</w:t>
      </w:r>
      <w:r w:rsidRPr="004541AB">
        <w:t xml:space="preserve"> </w:t>
      </w:r>
      <w:r w:rsidRPr="004541AB">
        <w:rPr>
          <w:b/>
          <w:bCs/>
        </w:rPr>
        <w:t>2021</w:t>
      </w:r>
      <w:r w:rsidRPr="004541AB">
        <w:t xml:space="preserve">, </w:t>
      </w:r>
      <w:r w:rsidRPr="004541AB">
        <w:rPr>
          <w:i/>
          <w:iCs/>
        </w:rPr>
        <w:t>8</w:t>
      </w:r>
      <w:r w:rsidRPr="004541AB">
        <w:t>.</w:t>
      </w:r>
    </w:p>
    <w:p w14:paraId="15FEE6A8" w14:textId="77777777" w:rsidR="004541AB" w:rsidRPr="004541AB" w:rsidRDefault="004541AB" w:rsidP="004541AB">
      <w:pPr>
        <w:pStyle w:val="Bibliography"/>
      </w:pPr>
      <w:r w:rsidRPr="004541AB">
        <w:t xml:space="preserve">17. </w:t>
      </w:r>
      <w:r w:rsidRPr="004541AB">
        <w:tab/>
        <w:t xml:space="preserve">Jorde, R.; Sundsfjord, J.; Fitzgerald, P.; Bønaa, K.H. Serum Calcium and Cardiovascular Risk Factors and Diseases. </w:t>
      </w:r>
      <w:r w:rsidRPr="004541AB">
        <w:rPr>
          <w:i/>
          <w:iCs/>
        </w:rPr>
        <w:t>Hypertension</w:t>
      </w:r>
      <w:r w:rsidRPr="004541AB">
        <w:t xml:space="preserve"> </w:t>
      </w:r>
      <w:r w:rsidRPr="004541AB">
        <w:rPr>
          <w:b/>
          <w:bCs/>
        </w:rPr>
        <w:t>1999</w:t>
      </w:r>
      <w:r w:rsidRPr="004541AB">
        <w:t xml:space="preserve">, </w:t>
      </w:r>
      <w:r w:rsidRPr="004541AB">
        <w:rPr>
          <w:i/>
          <w:iCs/>
        </w:rPr>
        <w:t>34</w:t>
      </w:r>
      <w:r w:rsidRPr="004541AB">
        <w:t>, 484–490, doi:10.1161/01.HYP.34.3.484.</w:t>
      </w:r>
    </w:p>
    <w:p w14:paraId="6EE36B82" w14:textId="77777777" w:rsidR="004541AB" w:rsidRPr="004541AB" w:rsidRDefault="004541AB" w:rsidP="004541AB">
      <w:pPr>
        <w:pStyle w:val="Bibliography"/>
      </w:pPr>
      <w:r w:rsidRPr="004541AB">
        <w:lastRenderedPageBreak/>
        <w:t xml:space="preserve">18. </w:t>
      </w:r>
      <w:r w:rsidRPr="004541AB">
        <w:tab/>
        <w:t xml:space="preserve">Kennedy, A.; Vasdev, S.; Randell, E.; Xie, Y.-G.; Green, K.; Zhang, H.; Sun, G. Clinical Medicine: Endocrinology and Diabetes: Abnormality of Serum Lipids Are Independently Associated with Increased Serum Calcium Level in the Adult Newfoundland Population. </w:t>
      </w:r>
      <w:r w:rsidRPr="004541AB">
        <w:rPr>
          <w:i/>
          <w:iCs/>
        </w:rPr>
        <w:t>Clinical medicine. Endocrinology and diabetes</w:t>
      </w:r>
      <w:r w:rsidRPr="004541AB">
        <w:t xml:space="preserve"> </w:t>
      </w:r>
      <w:r w:rsidRPr="004541AB">
        <w:rPr>
          <w:b/>
          <w:bCs/>
        </w:rPr>
        <w:t>2009</w:t>
      </w:r>
      <w:r w:rsidRPr="004541AB">
        <w:t xml:space="preserve">, </w:t>
      </w:r>
      <w:r w:rsidRPr="004541AB">
        <w:rPr>
          <w:i/>
          <w:iCs/>
        </w:rPr>
        <w:t>2</w:t>
      </w:r>
      <w:r w:rsidRPr="004541AB">
        <w:t>, CMED.S2974, doi:10.4137/CMED.S2974.</w:t>
      </w:r>
    </w:p>
    <w:p w14:paraId="25A04813" w14:textId="77777777" w:rsidR="004541AB" w:rsidRPr="004541AB" w:rsidRDefault="004541AB" w:rsidP="004541AB">
      <w:pPr>
        <w:pStyle w:val="Bibliography"/>
      </w:pPr>
      <w:r w:rsidRPr="004541AB">
        <w:t xml:space="preserve">19. </w:t>
      </w:r>
      <w:r w:rsidRPr="004541AB">
        <w:tab/>
        <w:t xml:space="preserve">Saltevo, J.; Niskanen, L.; Kautiainen, H.; Teittinen, J.; Oksa, H.; Korpi-Hyövälti, E.; Sundvall, J.; Männistö, S.; Peltonen, M.; Mäntyselkä, P.; et al. Serum Calcium Level Is Associated with Metabolic Syndrome in the General Population: FIN-D2D Study. </w:t>
      </w:r>
      <w:r w:rsidRPr="004541AB">
        <w:rPr>
          <w:i/>
          <w:iCs/>
        </w:rPr>
        <w:t>European Journal of Endocrinology</w:t>
      </w:r>
      <w:r w:rsidRPr="004541AB">
        <w:t xml:space="preserve"> </w:t>
      </w:r>
      <w:r w:rsidRPr="004541AB">
        <w:rPr>
          <w:b/>
          <w:bCs/>
        </w:rPr>
        <w:t>2011</w:t>
      </w:r>
      <w:r w:rsidRPr="004541AB">
        <w:t xml:space="preserve">, </w:t>
      </w:r>
      <w:r w:rsidRPr="004541AB">
        <w:rPr>
          <w:i/>
          <w:iCs/>
        </w:rPr>
        <w:t>165</w:t>
      </w:r>
      <w:r w:rsidRPr="004541AB">
        <w:t>, 429–434, doi:10.1530/EJE-11-0066.</w:t>
      </w:r>
    </w:p>
    <w:p w14:paraId="10F9BF78" w14:textId="77777777" w:rsidR="004541AB" w:rsidRPr="004541AB" w:rsidRDefault="004541AB" w:rsidP="004541AB">
      <w:pPr>
        <w:pStyle w:val="Bibliography"/>
      </w:pPr>
      <w:r w:rsidRPr="004541AB">
        <w:t xml:space="preserve">20. </w:t>
      </w:r>
      <w:r w:rsidRPr="004541AB">
        <w:tab/>
        <w:t xml:space="preserve">Gallo, L.; Faniello, M.C.; Canino, G.; Tripolino, C.; Gnasso, A.; Cuda, G.; Costanzo, F.S.; Irace, C. Serum Calcium Increase Correlates With Worsening of Lipid Profile. </w:t>
      </w:r>
      <w:r w:rsidRPr="004541AB">
        <w:rPr>
          <w:i/>
          <w:iCs/>
        </w:rPr>
        <w:t>Medicine (Baltimore)</w:t>
      </w:r>
      <w:r w:rsidRPr="004541AB">
        <w:t xml:space="preserve"> </w:t>
      </w:r>
      <w:r w:rsidRPr="004541AB">
        <w:rPr>
          <w:b/>
          <w:bCs/>
        </w:rPr>
        <w:t>2016</w:t>
      </w:r>
      <w:r w:rsidRPr="004541AB">
        <w:t xml:space="preserve">, </w:t>
      </w:r>
      <w:r w:rsidRPr="004541AB">
        <w:rPr>
          <w:i/>
          <w:iCs/>
        </w:rPr>
        <w:t>95</w:t>
      </w:r>
      <w:r w:rsidRPr="004541AB">
        <w:t>, e2774, doi:10.1097/MD.0000000000002774.</w:t>
      </w:r>
    </w:p>
    <w:p w14:paraId="58332BC5" w14:textId="77777777" w:rsidR="004541AB" w:rsidRPr="004541AB" w:rsidRDefault="004541AB" w:rsidP="004541AB">
      <w:pPr>
        <w:pStyle w:val="Bibliography"/>
      </w:pPr>
      <w:r w:rsidRPr="004541AB">
        <w:t xml:space="preserve">21. </w:t>
      </w:r>
      <w:r w:rsidRPr="004541AB">
        <w:tab/>
        <w:t xml:space="preserve">De Bacquer, D.; De Henauw, S.; De Backer, G.; Kornitzer, M. Epidemiological Evidence for an Association between Serum Calcium and Serum Lipids. </w:t>
      </w:r>
      <w:r w:rsidRPr="004541AB">
        <w:rPr>
          <w:i/>
          <w:iCs/>
        </w:rPr>
        <w:t>Atherosclerosis</w:t>
      </w:r>
      <w:r w:rsidRPr="004541AB">
        <w:t xml:space="preserve"> </w:t>
      </w:r>
      <w:r w:rsidRPr="004541AB">
        <w:rPr>
          <w:b/>
          <w:bCs/>
        </w:rPr>
        <w:t>1994</w:t>
      </w:r>
      <w:r w:rsidRPr="004541AB">
        <w:t xml:space="preserve">, </w:t>
      </w:r>
      <w:r w:rsidRPr="004541AB">
        <w:rPr>
          <w:i/>
          <w:iCs/>
        </w:rPr>
        <w:t>108</w:t>
      </w:r>
      <w:r w:rsidRPr="004541AB">
        <w:t>, 193–200, doi:10.1016/0021-9150(94)90114-7.</w:t>
      </w:r>
    </w:p>
    <w:p w14:paraId="3E2301DA" w14:textId="77777777" w:rsidR="004541AB" w:rsidRPr="004541AB" w:rsidRDefault="004541AB" w:rsidP="004541AB">
      <w:pPr>
        <w:pStyle w:val="Bibliography"/>
      </w:pPr>
      <w:r w:rsidRPr="004541AB">
        <w:t xml:space="preserve">22. </w:t>
      </w:r>
      <w:r w:rsidRPr="004541AB">
        <w:tab/>
        <w:t xml:space="preserve">Wilson, P.W.; Garrison, R.J.; Abbott, R.D.; Castelli, W.P. Factors Associated with Lipoprotein Cholesterol Levels. The Framingham Study. </w:t>
      </w:r>
      <w:r w:rsidRPr="004541AB">
        <w:rPr>
          <w:i/>
          <w:iCs/>
        </w:rPr>
        <w:t>Arteriosclerosis: An Official Journal of the American Heart Association, Inc.</w:t>
      </w:r>
      <w:r w:rsidRPr="004541AB">
        <w:t xml:space="preserve"> </w:t>
      </w:r>
      <w:r w:rsidRPr="004541AB">
        <w:rPr>
          <w:b/>
          <w:bCs/>
        </w:rPr>
        <w:t>1983</w:t>
      </w:r>
      <w:r w:rsidRPr="004541AB">
        <w:t xml:space="preserve">, </w:t>
      </w:r>
      <w:r w:rsidRPr="004541AB">
        <w:rPr>
          <w:i/>
          <w:iCs/>
        </w:rPr>
        <w:t>3</w:t>
      </w:r>
      <w:r w:rsidRPr="004541AB">
        <w:t>, 273–281, doi:10.1161/01.ATV.3.3.273.</w:t>
      </w:r>
    </w:p>
    <w:p w14:paraId="600AE781" w14:textId="77777777" w:rsidR="004541AB" w:rsidRPr="004541AB" w:rsidRDefault="004541AB" w:rsidP="004541AB">
      <w:pPr>
        <w:pStyle w:val="Bibliography"/>
      </w:pPr>
      <w:r w:rsidRPr="004541AB">
        <w:t xml:space="preserve">23. </w:t>
      </w:r>
      <w:r w:rsidRPr="004541AB">
        <w:tab/>
        <w:t xml:space="preserve">Chou, C.-W.; Fang, W.-H.; Chen, Y.-Y.; Wang, C.-C.; Kao, T.-W.; Wu, C.-J.; Chen, W.-L. Association between Serum Calcium and Risk of Cardiometabolic Disease among Community-Dwelling Adults in Taiwan. </w:t>
      </w:r>
      <w:r w:rsidRPr="004541AB">
        <w:rPr>
          <w:i/>
          <w:iCs/>
        </w:rPr>
        <w:t>Sci Rep</w:t>
      </w:r>
      <w:r w:rsidRPr="004541AB">
        <w:t xml:space="preserve"> </w:t>
      </w:r>
      <w:r w:rsidRPr="004541AB">
        <w:rPr>
          <w:b/>
          <w:bCs/>
        </w:rPr>
        <w:t>2020</w:t>
      </w:r>
      <w:r w:rsidRPr="004541AB">
        <w:t xml:space="preserve">, </w:t>
      </w:r>
      <w:r w:rsidRPr="004541AB">
        <w:rPr>
          <w:i/>
          <w:iCs/>
        </w:rPr>
        <w:t>10</w:t>
      </w:r>
      <w:r w:rsidRPr="004541AB">
        <w:t>, 3192, doi:10.1038/s41598-020-60209-w.</w:t>
      </w:r>
    </w:p>
    <w:p w14:paraId="1D601B81" w14:textId="77777777" w:rsidR="004541AB" w:rsidRPr="004541AB" w:rsidRDefault="004541AB" w:rsidP="004541AB">
      <w:pPr>
        <w:pStyle w:val="Bibliography"/>
      </w:pPr>
      <w:r w:rsidRPr="004541AB">
        <w:t xml:space="preserve">24. </w:t>
      </w:r>
      <w:r w:rsidRPr="004541AB">
        <w:tab/>
        <w:t xml:space="preserve">Sabanayagam, C.; Shankar, A. Serum Calcium Levels and Hypertension Among US Adults. </w:t>
      </w:r>
      <w:r w:rsidRPr="004541AB">
        <w:rPr>
          <w:i/>
          <w:iCs/>
        </w:rPr>
        <w:t>The Journal of Clinical Hypertension</w:t>
      </w:r>
      <w:r w:rsidRPr="004541AB">
        <w:t xml:space="preserve"> </w:t>
      </w:r>
      <w:r w:rsidRPr="004541AB">
        <w:rPr>
          <w:b/>
          <w:bCs/>
        </w:rPr>
        <w:t>2011</w:t>
      </w:r>
      <w:r w:rsidRPr="004541AB">
        <w:t xml:space="preserve">, </w:t>
      </w:r>
      <w:r w:rsidRPr="004541AB">
        <w:rPr>
          <w:i/>
          <w:iCs/>
        </w:rPr>
        <w:t>13</w:t>
      </w:r>
      <w:r w:rsidRPr="004541AB">
        <w:t>, 716–721, doi:10.1111/j.1751-7176.2011.00503.x.</w:t>
      </w:r>
    </w:p>
    <w:p w14:paraId="0B0BDCF6" w14:textId="77777777" w:rsidR="004541AB" w:rsidRPr="004541AB" w:rsidRDefault="004541AB" w:rsidP="004541AB">
      <w:pPr>
        <w:pStyle w:val="Bibliography"/>
      </w:pPr>
      <w:r w:rsidRPr="004541AB">
        <w:t xml:space="preserve">25. </w:t>
      </w:r>
      <w:r w:rsidRPr="004541AB">
        <w:tab/>
        <w:t xml:space="preserve">Rohrmann, S.; Garmo, H.; Malmström, H.; Hammar, N.; Jungner, I.; Walldius, G.; Van Hemelrijck, M. Association between Serum Calcium Concentration and Risk of Incident and Fatal Cardiovascular Disease in the Prospective AMORIS Study. </w:t>
      </w:r>
      <w:r w:rsidRPr="004541AB">
        <w:rPr>
          <w:i/>
          <w:iCs/>
        </w:rPr>
        <w:t>Atherosclerosis</w:t>
      </w:r>
      <w:r w:rsidRPr="004541AB">
        <w:t xml:space="preserve"> </w:t>
      </w:r>
      <w:r w:rsidRPr="004541AB">
        <w:rPr>
          <w:b/>
          <w:bCs/>
        </w:rPr>
        <w:t>2016</w:t>
      </w:r>
      <w:r w:rsidRPr="004541AB">
        <w:t xml:space="preserve">, </w:t>
      </w:r>
      <w:r w:rsidRPr="004541AB">
        <w:rPr>
          <w:i/>
          <w:iCs/>
        </w:rPr>
        <w:t>251</w:t>
      </w:r>
      <w:r w:rsidRPr="004541AB">
        <w:t>, 85–93, doi:10.1016/j.atherosclerosis.2016.06.004.</w:t>
      </w:r>
    </w:p>
    <w:p w14:paraId="61288C93" w14:textId="77777777" w:rsidR="004541AB" w:rsidRPr="004541AB" w:rsidRDefault="004541AB" w:rsidP="004541AB">
      <w:pPr>
        <w:pStyle w:val="Bibliography"/>
      </w:pPr>
      <w:r w:rsidRPr="004541AB">
        <w:t xml:space="preserve">26. </w:t>
      </w:r>
      <w:r w:rsidRPr="004541AB">
        <w:tab/>
        <w:t xml:space="preserve">Green, M.A.; Jucha, E. Interrelationships between Blood Pressure, Serum Calcium and Other Biochemical Variables. </w:t>
      </w:r>
      <w:r w:rsidRPr="004541AB">
        <w:rPr>
          <w:i/>
          <w:iCs/>
        </w:rPr>
        <w:t>International Journal of Epidemiology</w:t>
      </w:r>
      <w:r w:rsidRPr="004541AB">
        <w:t xml:space="preserve"> </w:t>
      </w:r>
      <w:r w:rsidRPr="004541AB">
        <w:rPr>
          <w:b/>
          <w:bCs/>
        </w:rPr>
        <w:t>1987</w:t>
      </w:r>
      <w:r w:rsidRPr="004541AB">
        <w:t xml:space="preserve">, </w:t>
      </w:r>
      <w:r w:rsidRPr="004541AB">
        <w:rPr>
          <w:i/>
          <w:iCs/>
        </w:rPr>
        <w:t>16</w:t>
      </w:r>
      <w:r w:rsidRPr="004541AB">
        <w:t>, 532–536, doi:10.1093/ije/16.4.532.</w:t>
      </w:r>
    </w:p>
    <w:p w14:paraId="6BA5E0FB" w14:textId="77777777" w:rsidR="004541AB" w:rsidRPr="004541AB" w:rsidRDefault="004541AB" w:rsidP="004541AB">
      <w:pPr>
        <w:pStyle w:val="Bibliography"/>
      </w:pPr>
      <w:r w:rsidRPr="004541AB">
        <w:t xml:space="preserve">27. </w:t>
      </w:r>
      <w:r w:rsidRPr="004541AB">
        <w:tab/>
        <w:t xml:space="preserve">He, L.; Qian, Y.; Ren, X.; Jin, Y.; Chang, W.; Li, J.; Chen, Y.; Song, X.; Tang, H.; Ding, L.; et al. Total Serum Calcium Level May Have Adverse Effects on Serum Cholesterol and Triglycerides Among Female University Faculty and Staffs. </w:t>
      </w:r>
      <w:r w:rsidRPr="004541AB">
        <w:rPr>
          <w:i/>
          <w:iCs/>
        </w:rPr>
        <w:t>Biol Trace Elem Res</w:t>
      </w:r>
      <w:r w:rsidRPr="004541AB">
        <w:t xml:space="preserve"> </w:t>
      </w:r>
      <w:r w:rsidRPr="004541AB">
        <w:rPr>
          <w:b/>
          <w:bCs/>
        </w:rPr>
        <w:t>2014</w:t>
      </w:r>
      <w:r w:rsidRPr="004541AB">
        <w:t xml:space="preserve">, </w:t>
      </w:r>
      <w:r w:rsidRPr="004541AB">
        <w:rPr>
          <w:i/>
          <w:iCs/>
        </w:rPr>
        <w:t>157</w:t>
      </w:r>
      <w:r w:rsidRPr="004541AB">
        <w:t>, 191–194, doi:10.1007/s12011-014-9895-9.</w:t>
      </w:r>
    </w:p>
    <w:p w14:paraId="55B4E781" w14:textId="77777777" w:rsidR="004541AB" w:rsidRPr="004541AB" w:rsidRDefault="004541AB" w:rsidP="004541AB">
      <w:pPr>
        <w:pStyle w:val="Bibliography"/>
      </w:pPr>
      <w:r w:rsidRPr="004541AB">
        <w:t xml:space="preserve">28. </w:t>
      </w:r>
      <w:r w:rsidRPr="004541AB">
        <w:tab/>
        <w:t xml:space="preserve">Lind, L.; Skarfors, E.; Berglund, L.; Lithell, H.; Ljunghall, S. Serum Calcium: A New, Independent, Prospective Risk Factor for Myocardial Infarction in Middle-Aged Men Followed for 18 Years. </w:t>
      </w:r>
      <w:r w:rsidRPr="004541AB">
        <w:rPr>
          <w:i/>
          <w:iCs/>
        </w:rPr>
        <w:t>Journal of Clinical Epidemiology</w:t>
      </w:r>
      <w:r w:rsidRPr="004541AB">
        <w:t xml:space="preserve"> </w:t>
      </w:r>
      <w:r w:rsidRPr="004541AB">
        <w:rPr>
          <w:b/>
          <w:bCs/>
        </w:rPr>
        <w:t>1997</w:t>
      </w:r>
      <w:r w:rsidRPr="004541AB">
        <w:t xml:space="preserve">, </w:t>
      </w:r>
      <w:r w:rsidRPr="004541AB">
        <w:rPr>
          <w:i/>
          <w:iCs/>
        </w:rPr>
        <w:t>50</w:t>
      </w:r>
      <w:r w:rsidRPr="004541AB">
        <w:t>, 967–973, doi:10.1016/S0895-4356(97)00104-2.</w:t>
      </w:r>
    </w:p>
    <w:p w14:paraId="1822367A" w14:textId="77777777" w:rsidR="004541AB" w:rsidRPr="004541AB" w:rsidRDefault="004541AB" w:rsidP="004541AB">
      <w:pPr>
        <w:pStyle w:val="Bibliography"/>
      </w:pPr>
      <w:r w:rsidRPr="004541AB">
        <w:t xml:space="preserve">29. </w:t>
      </w:r>
      <w:r w:rsidRPr="004541AB">
        <w:tab/>
        <w:t xml:space="preserve">Reid, I.R.; Gamble, G.D.; Bolland, M.J. Circulating Calcium Concentrations, Vascular Disease and Mortality: A Systematic Review. </w:t>
      </w:r>
      <w:r w:rsidRPr="004541AB">
        <w:rPr>
          <w:i/>
          <w:iCs/>
        </w:rPr>
        <w:t>Journal of Internal Medicine</w:t>
      </w:r>
      <w:r w:rsidRPr="004541AB">
        <w:t xml:space="preserve"> </w:t>
      </w:r>
      <w:r w:rsidRPr="004541AB">
        <w:rPr>
          <w:b/>
          <w:bCs/>
        </w:rPr>
        <w:t>2016</w:t>
      </w:r>
      <w:r w:rsidRPr="004541AB">
        <w:t xml:space="preserve">, </w:t>
      </w:r>
      <w:r w:rsidRPr="004541AB">
        <w:rPr>
          <w:i/>
          <w:iCs/>
        </w:rPr>
        <w:t>279</w:t>
      </w:r>
      <w:r w:rsidRPr="004541AB">
        <w:t>, 524–540, doi:10.1111/joim.12464.</w:t>
      </w:r>
    </w:p>
    <w:p w14:paraId="7390AE66" w14:textId="77777777" w:rsidR="004541AB" w:rsidRPr="004541AB" w:rsidRDefault="004541AB" w:rsidP="004541AB">
      <w:pPr>
        <w:pStyle w:val="Bibliography"/>
      </w:pPr>
      <w:r w:rsidRPr="004541AB">
        <w:t xml:space="preserve">30. </w:t>
      </w:r>
      <w:r w:rsidRPr="004541AB">
        <w:tab/>
        <w:t xml:space="preserve">Foley, R.N.; Collins, A.J.; Ishani, A.; Kalra, P.A. Calcium-Phosphate Levels and Cardiovascular Disease in Community-Dwelling Adults: The Atherosclerosis Risk in Communities (ARIC) Study. </w:t>
      </w:r>
      <w:r w:rsidRPr="004541AB">
        <w:rPr>
          <w:i/>
          <w:iCs/>
        </w:rPr>
        <w:t>American Heart Journal</w:t>
      </w:r>
      <w:r w:rsidRPr="004541AB">
        <w:t xml:space="preserve"> </w:t>
      </w:r>
      <w:r w:rsidRPr="004541AB">
        <w:rPr>
          <w:b/>
          <w:bCs/>
        </w:rPr>
        <w:t>2008</w:t>
      </w:r>
      <w:r w:rsidRPr="004541AB">
        <w:t xml:space="preserve">, </w:t>
      </w:r>
      <w:r w:rsidRPr="004541AB">
        <w:rPr>
          <w:i/>
          <w:iCs/>
        </w:rPr>
        <w:t>156</w:t>
      </w:r>
      <w:r w:rsidRPr="004541AB">
        <w:t>, 556–563, doi:10.1016/j.ahj.2008.05.016.</w:t>
      </w:r>
    </w:p>
    <w:p w14:paraId="107F7538" w14:textId="77777777" w:rsidR="004541AB" w:rsidRPr="004541AB" w:rsidRDefault="004541AB" w:rsidP="004541AB">
      <w:pPr>
        <w:pStyle w:val="Bibliography"/>
      </w:pPr>
      <w:r w:rsidRPr="004541AB">
        <w:t xml:space="preserve">31. </w:t>
      </w:r>
      <w:r w:rsidRPr="004541AB">
        <w:tab/>
        <w:t xml:space="preserve">Slinin, Y.; Blackwell, T.; Ishani, A.; Cummings, S.R.; Ensrud, K.E.; MORE Investigators Serum Calcium, Phosphorus and Cardiovascular Events in Post-Menopausal Women. </w:t>
      </w:r>
      <w:r w:rsidRPr="004541AB">
        <w:rPr>
          <w:i/>
          <w:iCs/>
        </w:rPr>
        <w:t>Int J Cardiol</w:t>
      </w:r>
      <w:r w:rsidRPr="004541AB">
        <w:t xml:space="preserve"> </w:t>
      </w:r>
      <w:r w:rsidRPr="004541AB">
        <w:rPr>
          <w:b/>
          <w:bCs/>
        </w:rPr>
        <w:t>2011</w:t>
      </w:r>
      <w:r w:rsidRPr="004541AB">
        <w:t xml:space="preserve">, </w:t>
      </w:r>
      <w:r w:rsidRPr="004541AB">
        <w:rPr>
          <w:i/>
          <w:iCs/>
        </w:rPr>
        <w:t>149</w:t>
      </w:r>
      <w:r w:rsidRPr="004541AB">
        <w:t>, 335–340, doi:10.1016/j.ijcard.2010.02.013.</w:t>
      </w:r>
    </w:p>
    <w:p w14:paraId="04C0AA0F" w14:textId="77777777" w:rsidR="004541AB" w:rsidRPr="004541AB" w:rsidRDefault="004541AB" w:rsidP="004541AB">
      <w:pPr>
        <w:pStyle w:val="Bibliography"/>
      </w:pPr>
      <w:r w:rsidRPr="004541AB">
        <w:t xml:space="preserve">32. </w:t>
      </w:r>
      <w:r w:rsidRPr="004541AB">
        <w:tab/>
        <w:t xml:space="preserve">Jorde, R.; Schirmer, H.; Njølstad, I.; Løchen, M.-L.; Bøgeberg Mathiesen, E.; Kamycheva, E.; Figenschau, Y.; Grimnes, G. Serum Calcium and the Calcium-Sensing Receptor Polymorphism Rs17251221 in Relation to Coronary Heart Disease, Type 2 Diabetes, Cancer and Mortality: The Tromsø Study. </w:t>
      </w:r>
      <w:r w:rsidRPr="004541AB">
        <w:rPr>
          <w:i/>
          <w:iCs/>
        </w:rPr>
        <w:t>Eur J Epidemiol</w:t>
      </w:r>
      <w:r w:rsidRPr="004541AB">
        <w:t xml:space="preserve"> </w:t>
      </w:r>
      <w:r w:rsidRPr="004541AB">
        <w:rPr>
          <w:b/>
          <w:bCs/>
        </w:rPr>
        <w:t>2013</w:t>
      </w:r>
      <w:r w:rsidRPr="004541AB">
        <w:t xml:space="preserve">, </w:t>
      </w:r>
      <w:r w:rsidRPr="004541AB">
        <w:rPr>
          <w:i/>
          <w:iCs/>
        </w:rPr>
        <w:t>28</w:t>
      </w:r>
      <w:r w:rsidRPr="004541AB">
        <w:t>, 569–578, doi:10.1007/s10654-013-9822-y.</w:t>
      </w:r>
    </w:p>
    <w:p w14:paraId="6E48A437" w14:textId="77777777" w:rsidR="004541AB" w:rsidRPr="004541AB" w:rsidRDefault="004541AB" w:rsidP="004541AB">
      <w:pPr>
        <w:pStyle w:val="Bibliography"/>
      </w:pPr>
      <w:r w:rsidRPr="004541AB">
        <w:t xml:space="preserve">33. </w:t>
      </w:r>
      <w:r w:rsidRPr="004541AB">
        <w:tab/>
        <w:t xml:space="preserve">Walsh, J.P.; Divitini, M.L.; Knuiman, M.W. Plasma Calcium as a Predictor of Cardiovascular Disease in a Community-Based Cohort. </w:t>
      </w:r>
      <w:r w:rsidRPr="004541AB">
        <w:rPr>
          <w:i/>
          <w:iCs/>
        </w:rPr>
        <w:t>Clin Endocrinol (Oxf)</w:t>
      </w:r>
      <w:r w:rsidRPr="004541AB">
        <w:t xml:space="preserve"> </w:t>
      </w:r>
      <w:r w:rsidRPr="004541AB">
        <w:rPr>
          <w:b/>
          <w:bCs/>
        </w:rPr>
        <w:t>2013</w:t>
      </w:r>
      <w:r w:rsidRPr="004541AB">
        <w:t xml:space="preserve">, </w:t>
      </w:r>
      <w:r w:rsidRPr="004541AB">
        <w:rPr>
          <w:i/>
          <w:iCs/>
        </w:rPr>
        <w:t>78</w:t>
      </w:r>
      <w:r w:rsidRPr="004541AB">
        <w:t>, 852–857, doi:10.1111/cen.12081.</w:t>
      </w:r>
    </w:p>
    <w:p w14:paraId="73D0B69B" w14:textId="77777777" w:rsidR="004541AB" w:rsidRPr="004541AB" w:rsidRDefault="004541AB" w:rsidP="004541AB">
      <w:pPr>
        <w:pStyle w:val="Bibliography"/>
      </w:pPr>
      <w:r w:rsidRPr="004541AB">
        <w:lastRenderedPageBreak/>
        <w:t xml:space="preserve">34. </w:t>
      </w:r>
      <w:r w:rsidRPr="004541AB">
        <w:tab/>
        <w:t xml:space="preserve">Wang, M.; Yan, S.; Peng, Y.; Shi, Y.; Tsauo, J.-Y.; Chen, M. Serum Calcium Levels Correlates with Coronary Artery Disease Outcomes. </w:t>
      </w:r>
      <w:r w:rsidRPr="004541AB">
        <w:rPr>
          <w:i/>
          <w:iCs/>
        </w:rPr>
        <w:t>Open Medicine</w:t>
      </w:r>
      <w:r w:rsidRPr="004541AB">
        <w:t xml:space="preserve"> </w:t>
      </w:r>
      <w:r w:rsidRPr="004541AB">
        <w:rPr>
          <w:b/>
          <w:bCs/>
        </w:rPr>
        <w:t>2020</w:t>
      </w:r>
      <w:r w:rsidRPr="004541AB">
        <w:t xml:space="preserve">, </w:t>
      </w:r>
      <w:r w:rsidRPr="004541AB">
        <w:rPr>
          <w:i/>
          <w:iCs/>
        </w:rPr>
        <w:t>15</w:t>
      </w:r>
      <w:r w:rsidRPr="004541AB">
        <w:t>, 1128–1136, doi:10.1515/med-2020-0154.</w:t>
      </w:r>
    </w:p>
    <w:p w14:paraId="28FA566A" w14:textId="77777777" w:rsidR="004541AB" w:rsidRPr="004541AB" w:rsidRDefault="004541AB" w:rsidP="004541AB">
      <w:pPr>
        <w:pStyle w:val="Bibliography"/>
      </w:pPr>
      <w:r w:rsidRPr="004541AB">
        <w:t xml:space="preserve">35. </w:t>
      </w:r>
      <w:r w:rsidRPr="004541AB">
        <w:tab/>
        <w:t>Effect of Calcium Supplements on Risk of Myocardial Infarction and Cardiovascular Events: Meta-Analysis | The BMJ Available online: https://www.bmj.com/content/341/bmj.c3691 (accessed on 4 February 2023).</w:t>
      </w:r>
    </w:p>
    <w:p w14:paraId="26D1EEF6" w14:textId="77777777" w:rsidR="004541AB" w:rsidRPr="004541AB" w:rsidRDefault="004541AB" w:rsidP="004541AB">
      <w:pPr>
        <w:pStyle w:val="Bibliography"/>
      </w:pPr>
      <w:r w:rsidRPr="004541AB">
        <w:t xml:space="preserve">36. </w:t>
      </w:r>
      <w:r w:rsidRPr="004541AB">
        <w:tab/>
        <w:t xml:space="preserve">Procopio, M.; Barale, M.; Bertaina, S.; Sigrist, S.; Mazzetti, R.; Loiacono, M.; Mengozzi, G.; Ghigo, E.; Maccario, M. Cardiovascular Risk and Metabolic Syndrome in Primary Hyperparathyroidism and Their Correlation to Different Clinical Forms. </w:t>
      </w:r>
      <w:r w:rsidRPr="004541AB">
        <w:rPr>
          <w:i/>
          <w:iCs/>
        </w:rPr>
        <w:t>Endocrine</w:t>
      </w:r>
      <w:r w:rsidRPr="004541AB">
        <w:t xml:space="preserve"> </w:t>
      </w:r>
      <w:r w:rsidRPr="004541AB">
        <w:rPr>
          <w:b/>
          <w:bCs/>
        </w:rPr>
        <w:t>2014</w:t>
      </w:r>
      <w:r w:rsidRPr="004541AB">
        <w:t xml:space="preserve">, </w:t>
      </w:r>
      <w:r w:rsidRPr="004541AB">
        <w:rPr>
          <w:i/>
          <w:iCs/>
        </w:rPr>
        <w:t>47</w:t>
      </w:r>
      <w:r w:rsidRPr="004541AB">
        <w:t>, 581–589, doi:10.1007/s12020-013-0091-z.</w:t>
      </w:r>
    </w:p>
    <w:p w14:paraId="5EC90DA9" w14:textId="77777777" w:rsidR="004541AB" w:rsidRPr="004541AB" w:rsidRDefault="004541AB" w:rsidP="004541AB">
      <w:pPr>
        <w:pStyle w:val="Bibliography"/>
      </w:pPr>
      <w:r w:rsidRPr="004541AB">
        <w:t xml:space="preserve">37. </w:t>
      </w:r>
      <w:r w:rsidRPr="004541AB">
        <w:tab/>
        <w:t xml:space="preserve">Luigi, P.; Chiara, F.M.; Laura, Z.; Cristiano, M.; Giuseppina, C.; Luciano, C.; Giuseppe, P.; Sabrina, C.; Susanna, S.; Antonio, C.; et al. Arterial Hypertension, Metabolic Syndrome and Subclinical Cardiovascular Organ Damage in Patients with Asymptomatic Primary Hyperparathyroidism before and after Parathyroidectomy: Preliminary Results. </w:t>
      </w:r>
      <w:r w:rsidRPr="004541AB">
        <w:rPr>
          <w:i/>
          <w:iCs/>
        </w:rPr>
        <w:t>Int J Endocrinol</w:t>
      </w:r>
      <w:r w:rsidRPr="004541AB">
        <w:t xml:space="preserve"> </w:t>
      </w:r>
      <w:r w:rsidRPr="004541AB">
        <w:rPr>
          <w:b/>
          <w:bCs/>
        </w:rPr>
        <w:t>2012</w:t>
      </w:r>
      <w:r w:rsidRPr="004541AB">
        <w:t xml:space="preserve">, </w:t>
      </w:r>
      <w:r w:rsidRPr="004541AB">
        <w:rPr>
          <w:i/>
          <w:iCs/>
        </w:rPr>
        <w:t>2012</w:t>
      </w:r>
      <w:r w:rsidRPr="004541AB">
        <w:t>, 408295, doi:10.1155/2012/408295.</w:t>
      </w:r>
    </w:p>
    <w:p w14:paraId="621DF25F" w14:textId="77777777" w:rsidR="004541AB" w:rsidRPr="004541AB" w:rsidRDefault="004541AB" w:rsidP="004541AB">
      <w:pPr>
        <w:pStyle w:val="Bibliography"/>
      </w:pPr>
      <w:r w:rsidRPr="004541AB">
        <w:t xml:space="preserve">38. </w:t>
      </w:r>
      <w:r w:rsidRPr="004541AB">
        <w:tab/>
        <w:t xml:space="preserve">Luboshitzky, R.; Chertok-Schaham, Y.; Lavi, I.; Ishay, A. Cardiovascular Risk Factors in Primary Hyperparathyroidism. </w:t>
      </w:r>
      <w:r w:rsidRPr="004541AB">
        <w:rPr>
          <w:i/>
          <w:iCs/>
        </w:rPr>
        <w:t>J Endocrinol Invest</w:t>
      </w:r>
      <w:r w:rsidRPr="004541AB">
        <w:t xml:space="preserve"> </w:t>
      </w:r>
      <w:r w:rsidRPr="004541AB">
        <w:rPr>
          <w:b/>
          <w:bCs/>
        </w:rPr>
        <w:t>2009</w:t>
      </w:r>
      <w:r w:rsidRPr="004541AB">
        <w:t xml:space="preserve">, </w:t>
      </w:r>
      <w:r w:rsidRPr="004541AB">
        <w:rPr>
          <w:i/>
          <w:iCs/>
        </w:rPr>
        <w:t>32</w:t>
      </w:r>
      <w:r w:rsidRPr="004541AB">
        <w:t>, 317–321, doi:10.1007/BF03345719.</w:t>
      </w:r>
    </w:p>
    <w:p w14:paraId="31E80885" w14:textId="77777777" w:rsidR="004541AB" w:rsidRPr="004541AB" w:rsidRDefault="004541AB" w:rsidP="004541AB">
      <w:pPr>
        <w:pStyle w:val="Bibliography"/>
      </w:pPr>
      <w:r w:rsidRPr="004541AB">
        <w:t xml:space="preserve">39. </w:t>
      </w:r>
      <w:r w:rsidRPr="004541AB">
        <w:tab/>
        <w:t xml:space="preserve">Ring, M.; Farahnak, P.; Gustavsson, T.; Nilsson, I.-L.; Eriksson, M.J.; Caidahl, K. Arterial Structure and Function in Mild Primary Hyperparathyroidism Is Not Directly Related to Parathyroid Hormone, Calcium, or Vitamin D. </w:t>
      </w:r>
      <w:r w:rsidRPr="004541AB">
        <w:rPr>
          <w:i/>
          <w:iCs/>
        </w:rPr>
        <w:t>PLoS One</w:t>
      </w:r>
      <w:r w:rsidRPr="004541AB">
        <w:t xml:space="preserve"> </w:t>
      </w:r>
      <w:r w:rsidRPr="004541AB">
        <w:rPr>
          <w:b/>
          <w:bCs/>
        </w:rPr>
        <w:t>2012</w:t>
      </w:r>
      <w:r w:rsidRPr="004541AB">
        <w:t xml:space="preserve">, </w:t>
      </w:r>
      <w:r w:rsidRPr="004541AB">
        <w:rPr>
          <w:i/>
          <w:iCs/>
        </w:rPr>
        <w:t>7</w:t>
      </w:r>
      <w:r w:rsidRPr="004541AB">
        <w:t>, e39519, doi:10.1371/journal.pone.0039519.</w:t>
      </w:r>
    </w:p>
    <w:p w14:paraId="2D9BA046" w14:textId="77777777" w:rsidR="004541AB" w:rsidRPr="004541AB" w:rsidRDefault="004541AB" w:rsidP="004541AB">
      <w:pPr>
        <w:pStyle w:val="Bibliography"/>
      </w:pPr>
      <w:r w:rsidRPr="004541AB">
        <w:t xml:space="preserve">40. </w:t>
      </w:r>
      <w:r w:rsidRPr="004541AB">
        <w:tab/>
        <w:t xml:space="preserve">Farahnak, P.; Lärfars, G.; Sten-Linder, M.; Nilsson, I.-L. Mild Primary Hyperparathyroidism: Vitamin D Deficiency and Cardiovascular Risk Markers. </w:t>
      </w:r>
      <w:r w:rsidRPr="004541AB">
        <w:rPr>
          <w:i/>
          <w:iCs/>
        </w:rPr>
        <w:t>J Clin Endocrinol Metab</w:t>
      </w:r>
      <w:r w:rsidRPr="004541AB">
        <w:t xml:space="preserve"> </w:t>
      </w:r>
      <w:r w:rsidRPr="004541AB">
        <w:rPr>
          <w:b/>
          <w:bCs/>
        </w:rPr>
        <w:t>2011</w:t>
      </w:r>
      <w:r w:rsidRPr="004541AB">
        <w:t xml:space="preserve">, </w:t>
      </w:r>
      <w:r w:rsidRPr="004541AB">
        <w:rPr>
          <w:i/>
          <w:iCs/>
        </w:rPr>
        <w:t>96</w:t>
      </w:r>
      <w:r w:rsidRPr="004541AB">
        <w:t>, 2112–2118, doi:10.1210/jc.2011-0238.</w:t>
      </w:r>
    </w:p>
    <w:p w14:paraId="46605B9F" w14:textId="77777777" w:rsidR="004541AB" w:rsidRPr="004541AB" w:rsidRDefault="004541AB" w:rsidP="004541AB">
      <w:pPr>
        <w:pStyle w:val="Bibliography"/>
      </w:pPr>
      <w:r w:rsidRPr="004541AB">
        <w:t xml:space="preserve">41. </w:t>
      </w:r>
      <w:r w:rsidRPr="004541AB">
        <w:tab/>
        <w:t xml:space="preserve">Christensson, T.; Einarsson, K. Serum Lipids before and after Parathyroidectomy in Patients with Primary Hyperparathyroidism. </w:t>
      </w:r>
      <w:r w:rsidRPr="004541AB">
        <w:rPr>
          <w:i/>
          <w:iCs/>
        </w:rPr>
        <w:t>Clinica Chimica Acta</w:t>
      </w:r>
      <w:r w:rsidRPr="004541AB">
        <w:t xml:space="preserve"> </w:t>
      </w:r>
      <w:r w:rsidRPr="004541AB">
        <w:rPr>
          <w:b/>
          <w:bCs/>
        </w:rPr>
        <w:t>1977</w:t>
      </w:r>
      <w:r w:rsidRPr="004541AB">
        <w:t xml:space="preserve">, </w:t>
      </w:r>
      <w:r w:rsidRPr="004541AB">
        <w:rPr>
          <w:i/>
          <w:iCs/>
        </w:rPr>
        <w:t>78</w:t>
      </w:r>
      <w:r w:rsidRPr="004541AB">
        <w:t>, 411–415, doi:10.1016/0009-8981(77)90074-2.</w:t>
      </w:r>
    </w:p>
    <w:p w14:paraId="79A7B375" w14:textId="77777777" w:rsidR="004541AB" w:rsidRPr="004541AB" w:rsidRDefault="004541AB" w:rsidP="004541AB">
      <w:pPr>
        <w:pStyle w:val="Bibliography"/>
      </w:pPr>
      <w:r w:rsidRPr="004541AB">
        <w:t xml:space="preserve">42. </w:t>
      </w:r>
      <w:r w:rsidRPr="004541AB">
        <w:tab/>
        <w:t xml:space="preserve">Ejlsmark-Svensson, H.; Rolighed, L.; Rejnmark, L. Effect of Parathyroidectomy on Cardiovascular Risk Factors in Primary Hyperparathyroidism: A Randomized Clinical Trial. </w:t>
      </w:r>
      <w:r w:rsidRPr="004541AB">
        <w:rPr>
          <w:i/>
          <w:iCs/>
        </w:rPr>
        <w:t>The Journal of Clinical Endocrinology &amp; Metabolism</w:t>
      </w:r>
      <w:r w:rsidRPr="004541AB">
        <w:t xml:space="preserve"> </w:t>
      </w:r>
      <w:r w:rsidRPr="004541AB">
        <w:rPr>
          <w:b/>
          <w:bCs/>
        </w:rPr>
        <w:t>2019</w:t>
      </w:r>
      <w:r w:rsidRPr="004541AB">
        <w:t xml:space="preserve">, </w:t>
      </w:r>
      <w:r w:rsidRPr="004541AB">
        <w:rPr>
          <w:i/>
          <w:iCs/>
        </w:rPr>
        <w:t>104</w:t>
      </w:r>
      <w:r w:rsidRPr="004541AB">
        <w:t>, 3223–3232, doi:10.1210/jc.2018-02456.</w:t>
      </w:r>
    </w:p>
    <w:p w14:paraId="319C8165" w14:textId="77777777" w:rsidR="004541AB" w:rsidRPr="004541AB" w:rsidRDefault="004541AB" w:rsidP="004541AB">
      <w:pPr>
        <w:pStyle w:val="Bibliography"/>
      </w:pPr>
      <w:r w:rsidRPr="004541AB">
        <w:t xml:space="preserve">43. </w:t>
      </w:r>
      <w:r w:rsidRPr="004541AB">
        <w:tab/>
        <w:t xml:space="preserve">Hagström, E.; Lundgren, E.; Rastad, J.; Hellman, P. Metabolic Abnormalities in Patients with Normocalcemic Hyperparathyroidism Detected at a Population-Based Screening. </w:t>
      </w:r>
      <w:r w:rsidRPr="004541AB">
        <w:rPr>
          <w:i/>
          <w:iCs/>
        </w:rPr>
        <w:t>European Journal of Endocrinology</w:t>
      </w:r>
      <w:r w:rsidRPr="004541AB">
        <w:t xml:space="preserve"> </w:t>
      </w:r>
      <w:r w:rsidRPr="004541AB">
        <w:rPr>
          <w:b/>
          <w:bCs/>
        </w:rPr>
        <w:t>2006</w:t>
      </w:r>
      <w:r w:rsidRPr="004541AB">
        <w:t xml:space="preserve">, </w:t>
      </w:r>
      <w:r w:rsidRPr="004541AB">
        <w:rPr>
          <w:i/>
          <w:iCs/>
        </w:rPr>
        <w:t>155</w:t>
      </w:r>
      <w:r w:rsidRPr="004541AB">
        <w:t>, 33–39, doi:10.1530/eje.1.02173.</w:t>
      </w:r>
    </w:p>
    <w:p w14:paraId="5C1CDD20" w14:textId="77777777" w:rsidR="004541AB" w:rsidRPr="004541AB" w:rsidRDefault="004541AB" w:rsidP="004541AB">
      <w:pPr>
        <w:pStyle w:val="Bibliography"/>
      </w:pPr>
      <w:r w:rsidRPr="004541AB">
        <w:t xml:space="preserve">44. </w:t>
      </w:r>
      <w:r w:rsidRPr="004541AB">
        <w:tab/>
        <w:t xml:space="preserve">Kaji, H.; Hisa, I.; Inoue, Y.; Sugimoto, T. Low Density Lipoprotein-Cholesterol Levels Affect Vertebral Fracture Risk in Female Patients with Primary Hyperparathyroidism. </w:t>
      </w:r>
      <w:r w:rsidRPr="004541AB">
        <w:rPr>
          <w:i/>
          <w:iCs/>
        </w:rPr>
        <w:t>Exp Clin Endocrinol Diabetes</w:t>
      </w:r>
      <w:r w:rsidRPr="004541AB">
        <w:t xml:space="preserve"> </w:t>
      </w:r>
      <w:r w:rsidRPr="004541AB">
        <w:rPr>
          <w:b/>
          <w:bCs/>
        </w:rPr>
        <w:t>2010</w:t>
      </w:r>
      <w:r w:rsidRPr="004541AB">
        <w:t xml:space="preserve">, </w:t>
      </w:r>
      <w:r w:rsidRPr="004541AB">
        <w:rPr>
          <w:i/>
          <w:iCs/>
        </w:rPr>
        <w:t>118</w:t>
      </w:r>
      <w:r w:rsidRPr="004541AB">
        <w:t>, 371–376, doi:10.1055/s-0029-1224152.</w:t>
      </w:r>
    </w:p>
    <w:p w14:paraId="5A5C01DF" w14:textId="77777777" w:rsidR="004541AB" w:rsidRPr="004541AB" w:rsidRDefault="004541AB" w:rsidP="004541AB">
      <w:pPr>
        <w:pStyle w:val="Bibliography"/>
      </w:pPr>
      <w:r w:rsidRPr="004541AB">
        <w:t xml:space="preserve">45. </w:t>
      </w:r>
      <w:r w:rsidRPr="004541AB">
        <w:tab/>
        <w:t xml:space="preserve">Soh, J.F.; Bodenstein, K.; Yu, O.H.Y.; Linnaranta, O.; Renaud, S.; Mahdanian, A.; Su, C.-L.; Mucsi, I.; Mulsant, B.; Herrmann, N.; et al. Atorvastatin Lowers Serum Calcium Levels in Lithium-Users: Results from a Randomized Controlled Trial. </w:t>
      </w:r>
      <w:r w:rsidRPr="004541AB">
        <w:rPr>
          <w:i/>
          <w:iCs/>
        </w:rPr>
        <w:t>BMC Endocr Disord</w:t>
      </w:r>
      <w:r w:rsidRPr="004541AB">
        <w:t xml:space="preserve"> </w:t>
      </w:r>
      <w:r w:rsidRPr="004541AB">
        <w:rPr>
          <w:b/>
          <w:bCs/>
        </w:rPr>
        <w:t>2022</w:t>
      </w:r>
      <w:r w:rsidRPr="004541AB">
        <w:t xml:space="preserve">, </w:t>
      </w:r>
      <w:r w:rsidRPr="004541AB">
        <w:rPr>
          <w:i/>
          <w:iCs/>
        </w:rPr>
        <w:t>22</w:t>
      </w:r>
      <w:r w:rsidRPr="004541AB">
        <w:t>, 238, doi:10.1186/s12902-022-01145-w.</w:t>
      </w:r>
    </w:p>
    <w:p w14:paraId="16C09B69" w14:textId="77777777" w:rsidR="004541AB" w:rsidRPr="004541AB" w:rsidRDefault="004541AB" w:rsidP="004541AB">
      <w:pPr>
        <w:pStyle w:val="Bibliography"/>
      </w:pPr>
      <w:r w:rsidRPr="004541AB">
        <w:t xml:space="preserve">46. </w:t>
      </w:r>
      <w:r w:rsidRPr="004541AB">
        <w:tab/>
        <w:t xml:space="preserve">Farhan, H.A.; Khazaal, F.A.; Mahmoud, I.J.; Haji, G.F.; Alrubaie, A.; Abdulraheem, Y.; * A.M.A.; Alkuraishi, M. Efficacy of Atorvastatin in Treatment of Iraqi Obese Patients with Hypercholesterolemia. </w:t>
      </w:r>
      <w:r w:rsidRPr="004541AB">
        <w:rPr>
          <w:i/>
          <w:iCs/>
        </w:rPr>
        <w:t>AL-Kindy College Medical Journal</w:t>
      </w:r>
      <w:r w:rsidRPr="004541AB">
        <w:t xml:space="preserve"> </w:t>
      </w:r>
      <w:r w:rsidRPr="004541AB">
        <w:rPr>
          <w:b/>
          <w:bCs/>
        </w:rPr>
        <w:t>2014</w:t>
      </w:r>
      <w:r w:rsidRPr="004541AB">
        <w:t xml:space="preserve">, </w:t>
      </w:r>
      <w:r w:rsidRPr="004541AB">
        <w:rPr>
          <w:i/>
          <w:iCs/>
        </w:rPr>
        <w:t>10</w:t>
      </w:r>
      <w:r w:rsidRPr="004541AB">
        <w:t>, 62–69.</w:t>
      </w:r>
    </w:p>
    <w:p w14:paraId="7616C4FC" w14:textId="77777777" w:rsidR="004541AB" w:rsidRPr="004541AB" w:rsidRDefault="004541AB" w:rsidP="004541AB">
      <w:pPr>
        <w:pStyle w:val="Bibliography"/>
      </w:pPr>
      <w:r w:rsidRPr="004541AB">
        <w:t xml:space="preserve">47. </w:t>
      </w:r>
      <w:r w:rsidRPr="004541AB">
        <w:tab/>
        <w:t xml:space="preserve">Montagnani, A.; Gonnelli, S.; Cepollaro, C.; Pacini, S.; Campagna, M.S.; Franci, M.B.; Lucani, B.; Gennari, C. Effect of Simvastatin Treatment on Bone Mineral Density and Bone Turnover in Hypercholesterolemic Postmenopausal Women: A 1-Year Longitudinal Study. </w:t>
      </w:r>
      <w:r w:rsidRPr="004541AB">
        <w:rPr>
          <w:i/>
          <w:iCs/>
        </w:rPr>
        <w:t>Bone</w:t>
      </w:r>
      <w:r w:rsidRPr="004541AB">
        <w:t xml:space="preserve"> </w:t>
      </w:r>
      <w:r w:rsidRPr="004541AB">
        <w:rPr>
          <w:b/>
          <w:bCs/>
        </w:rPr>
        <w:t>2003</w:t>
      </w:r>
      <w:r w:rsidRPr="004541AB">
        <w:t xml:space="preserve">, </w:t>
      </w:r>
      <w:r w:rsidRPr="004541AB">
        <w:rPr>
          <w:i/>
          <w:iCs/>
        </w:rPr>
        <w:t>32</w:t>
      </w:r>
      <w:r w:rsidRPr="004541AB">
        <w:t>, 427–433, doi:10.1016/S8756-3282(03)00034-6.</w:t>
      </w:r>
    </w:p>
    <w:p w14:paraId="62900070" w14:textId="77777777" w:rsidR="004541AB" w:rsidRPr="004541AB" w:rsidRDefault="004541AB" w:rsidP="004541AB">
      <w:pPr>
        <w:pStyle w:val="Bibliography"/>
      </w:pPr>
      <w:r w:rsidRPr="004541AB">
        <w:t xml:space="preserve">48. </w:t>
      </w:r>
      <w:r w:rsidRPr="004541AB">
        <w:tab/>
        <w:t xml:space="preserve">Li, S.; Schooling, C.M. A Phenome-Wide Association Study of Genetically Mimicked Statins. </w:t>
      </w:r>
      <w:r w:rsidRPr="004541AB">
        <w:rPr>
          <w:i/>
          <w:iCs/>
        </w:rPr>
        <w:t>BMC Med</w:t>
      </w:r>
      <w:r w:rsidRPr="004541AB">
        <w:t xml:space="preserve"> </w:t>
      </w:r>
      <w:r w:rsidRPr="004541AB">
        <w:rPr>
          <w:b/>
          <w:bCs/>
        </w:rPr>
        <w:t>2021</w:t>
      </w:r>
      <w:r w:rsidRPr="004541AB">
        <w:t xml:space="preserve">, </w:t>
      </w:r>
      <w:r w:rsidRPr="004541AB">
        <w:rPr>
          <w:i/>
          <w:iCs/>
        </w:rPr>
        <w:t>19</w:t>
      </w:r>
      <w:r w:rsidRPr="004541AB">
        <w:t>, 1–11, doi:10.1186/s12916-021-02013-5.</w:t>
      </w:r>
    </w:p>
    <w:p w14:paraId="73AC5D9C" w14:textId="500C7A45" w:rsidR="007C5995" w:rsidRDefault="007C5995" w:rsidP="000B2E8A">
      <w:r>
        <w:fldChar w:fldCharType="end"/>
      </w:r>
    </w:p>
    <w:p w14:paraId="2FFF008E" w14:textId="64C50F84" w:rsidR="003A7331" w:rsidRDefault="003A7331" w:rsidP="000B2E8A"/>
    <w:p w14:paraId="508D2F10" w14:textId="77777777" w:rsidR="003A7331" w:rsidRDefault="003A7331">
      <w:r>
        <w:br w:type="page"/>
      </w:r>
    </w:p>
    <w:p w14:paraId="64BC2A6A" w14:textId="025A2A01" w:rsidR="003A7331" w:rsidRPr="00E50DC1" w:rsidRDefault="003A7331" w:rsidP="00E50DC1">
      <w:pPr>
        <w:pStyle w:val="Heading1"/>
      </w:pPr>
      <w:r w:rsidRPr="00E50DC1">
        <w:lastRenderedPageBreak/>
        <w:t>Figure Legends</w:t>
      </w:r>
    </w:p>
    <w:p w14:paraId="48B48CDC" w14:textId="4023913E" w:rsidR="003B394D" w:rsidRDefault="003B394D"/>
    <w:p w14:paraId="2F87D962" w14:textId="11643E5A" w:rsidR="00A35CFB" w:rsidRPr="00A35CFB" w:rsidRDefault="00A35CFB">
      <w:r w:rsidRPr="00A35CFB">
        <w:rPr>
          <w:b/>
        </w:rPr>
        <w:t>Figure 1</w:t>
      </w:r>
      <w:r>
        <w:rPr>
          <w:b/>
        </w:rPr>
        <w:t>:</w:t>
      </w:r>
      <w:r w:rsidRPr="00A35CFB">
        <w:rPr>
          <w:b/>
        </w:rPr>
        <w:t xml:space="preserve"> </w:t>
      </w:r>
      <w:r w:rsidR="00B66305">
        <w:rPr>
          <w:b/>
        </w:rPr>
        <w:t>Description</w:t>
      </w:r>
      <w:r w:rsidRPr="00A35CFB">
        <w:rPr>
          <w:b/>
        </w:rPr>
        <w:t xml:space="preserve"> of cholesterol levels in diversity outbred mice.</w:t>
      </w:r>
      <w:r>
        <w:t xml:space="preserve">  A) Violin plot of cholesterol levels of diversity outbred </w:t>
      </w:r>
      <w:r w:rsidR="0079698D">
        <w:t xml:space="preserve">at 19 weeks, </w:t>
      </w:r>
      <w:r>
        <w:t xml:space="preserve">mice stratified by diet and sex.  B) Pruned regression predicting cholesterol at 19 weeks.  </w:t>
      </w:r>
      <w:r w:rsidR="004E1849">
        <w:t xml:space="preserve">Above the box is the algorithmically generated cutoff </w:t>
      </w:r>
      <w:r w:rsidR="00AB6E43">
        <w:t xml:space="preserve">for triglycerides (abbreviated TG in mg/dL), calcium (Ca in mg/dL), and body weight (BW in g).  </w:t>
      </w:r>
      <w:r w:rsidR="00DC7459">
        <w:t xml:space="preserve">Each predictor was a phenotype measured at 19 weeks.  </w:t>
      </w:r>
      <w:r>
        <w:t>Within each box, the value represents the average cholesterol level in that group (in mg/dL) and the number of mice</w:t>
      </w:r>
      <w:r w:rsidR="00F30CF8">
        <w:t xml:space="preserve"> in that group</w:t>
      </w:r>
      <w:r w:rsidR="00CF0667">
        <w:t xml:space="preserve"> (n</w:t>
      </w:r>
      <w:r w:rsidR="004E1D77">
        <w:t>=822 in total</w:t>
      </w:r>
      <w:r w:rsidR="00CF0667">
        <w:t>)</w:t>
      </w:r>
      <w:r>
        <w:t>.</w:t>
      </w:r>
    </w:p>
    <w:p w14:paraId="63168F57" w14:textId="0464F920" w:rsidR="003B394D" w:rsidRDefault="003B394D"/>
    <w:p w14:paraId="515F243A" w14:textId="7B0D6758" w:rsidR="00B66305" w:rsidRPr="00A35CFB" w:rsidRDefault="00B66305" w:rsidP="00B66305">
      <w:r w:rsidRPr="00A35CFB">
        <w:rPr>
          <w:b/>
        </w:rPr>
        <w:t xml:space="preserve">Figure </w:t>
      </w:r>
      <w:r>
        <w:rPr>
          <w:b/>
        </w:rPr>
        <w:t>2:</w:t>
      </w:r>
      <w:r w:rsidRPr="00A35CFB">
        <w:rPr>
          <w:b/>
        </w:rPr>
        <w:t xml:space="preserve"> </w:t>
      </w:r>
      <w:r>
        <w:rPr>
          <w:b/>
        </w:rPr>
        <w:t>Cross-sectional associations</w:t>
      </w:r>
      <w:r w:rsidRPr="00A35CFB">
        <w:rPr>
          <w:b/>
        </w:rPr>
        <w:t xml:space="preserve"> of cholesterol </w:t>
      </w:r>
      <w:r>
        <w:rPr>
          <w:b/>
        </w:rPr>
        <w:t>with triglycerides and calcium</w:t>
      </w:r>
      <w:r w:rsidRPr="00A35CFB">
        <w:rPr>
          <w:b/>
        </w:rPr>
        <w:t>.</w:t>
      </w:r>
      <w:r>
        <w:t xml:space="preserve">  Sex and diet stratified scatter plots of A) triglyceride and B) calcium relationships with cholesterol levels at 19 weeks</w:t>
      </w:r>
      <w:r w:rsidR="004A3948">
        <w:t xml:space="preserve"> in diversity outbred mice (n=822 mice and strains)</w:t>
      </w:r>
      <w:r>
        <w:t>.</w:t>
      </w:r>
      <w:r w:rsidR="004A3948">
        <w:t xml:space="preserve"> C) Cholesterol and calcium associations in male and female</w:t>
      </w:r>
      <w:r w:rsidR="00AD22DF">
        <w:t xml:space="preserve"> BXD strains (n=326 mice from 17 female and 36 male strains; error bars represent within-strain standard error of the mean).</w:t>
      </w:r>
      <w:r w:rsidR="00730B5E">
        <w:t xml:space="preserve">  P-values indicate the level of significance for the diet and sex adjusted relationship between cholesterol and triglycerides or calcium from a multivariate </w:t>
      </w:r>
      <w:r w:rsidR="008E5EF5">
        <w:t xml:space="preserve">linear </w:t>
      </w:r>
      <w:r w:rsidR="00730B5E">
        <w:t>model.</w:t>
      </w:r>
      <w:r w:rsidR="00563088">
        <w:t xml:space="preserve">  The lines represent independent estimates for each group.</w:t>
      </w:r>
    </w:p>
    <w:p w14:paraId="30B6015D" w14:textId="5951758E" w:rsidR="00B66305" w:rsidRDefault="00B66305"/>
    <w:p w14:paraId="2EAC63E0" w14:textId="0400F2F2" w:rsidR="00810119" w:rsidRPr="00810119" w:rsidRDefault="00810119" w:rsidP="00810119">
      <w:r>
        <w:rPr>
          <w:b/>
        </w:rPr>
        <w:t xml:space="preserve">Supplementary </w:t>
      </w:r>
      <w:r w:rsidRPr="00A35CFB">
        <w:rPr>
          <w:b/>
        </w:rPr>
        <w:t xml:space="preserve">Figure </w:t>
      </w:r>
      <w:r>
        <w:rPr>
          <w:b/>
        </w:rPr>
        <w:t>1:</w:t>
      </w:r>
      <w:r w:rsidRPr="00A35CFB">
        <w:rPr>
          <w:b/>
        </w:rPr>
        <w:t xml:space="preserve"> </w:t>
      </w:r>
      <w:r>
        <w:rPr>
          <w:b/>
        </w:rPr>
        <w:t>Cholesterol levels are stable across time in diversity outbred mice</w:t>
      </w:r>
      <w:r w:rsidRPr="00A35CFB">
        <w:rPr>
          <w:b/>
        </w:rPr>
        <w:t>.</w:t>
      </w:r>
      <w:r>
        <w:t xml:space="preserve">  Average cholesterol levels, and levels measured at 8 and 19 weeks, stratified by sex and diet.</w:t>
      </w:r>
    </w:p>
    <w:p w14:paraId="216521C8" w14:textId="77777777" w:rsidR="00810119" w:rsidRDefault="00810119" w:rsidP="00810119">
      <w:pPr>
        <w:rPr>
          <w:b/>
        </w:rPr>
      </w:pPr>
    </w:p>
    <w:p w14:paraId="733FCD35" w14:textId="3D3AB156" w:rsidR="00810119" w:rsidRPr="00A35CFB" w:rsidRDefault="00810119" w:rsidP="00810119">
      <w:r>
        <w:rPr>
          <w:b/>
        </w:rPr>
        <w:t xml:space="preserve">Supplementary </w:t>
      </w:r>
      <w:r w:rsidRPr="00A35CFB">
        <w:rPr>
          <w:b/>
        </w:rPr>
        <w:t xml:space="preserve">Figure </w:t>
      </w:r>
      <w:r>
        <w:rPr>
          <w:b/>
        </w:rPr>
        <w:t>2:</w:t>
      </w:r>
      <w:r w:rsidRPr="00A35CFB">
        <w:rPr>
          <w:b/>
        </w:rPr>
        <w:t xml:space="preserve"> </w:t>
      </w:r>
      <w:r>
        <w:rPr>
          <w:b/>
        </w:rPr>
        <w:t>Calcium is not strongly associated with diet, sex or bone mass/density in diversity outbred mice</w:t>
      </w:r>
      <w:r w:rsidRPr="00A35CFB">
        <w:rPr>
          <w:b/>
        </w:rPr>
        <w:t>.</w:t>
      </w:r>
      <w:r>
        <w:t xml:space="preserve">  A) Violin plot of calcium levels at 19 weeks across diets and sex. Sex and diet stratified scatter plots of the relationships between bone mineral content (A) and bone density (B) via DEXA scan and their relationships with cholesterol levels at 19 weeks.</w:t>
      </w:r>
      <w:r w:rsidR="00D554CB">
        <w:t xml:space="preserve">  </w:t>
      </w:r>
      <w:r w:rsidR="00EF0138">
        <w:t xml:space="preserve">For A, the p values represent the significance of diet and sex from a multivariate </w:t>
      </w:r>
      <w:r w:rsidR="001B04BF">
        <w:t xml:space="preserve">linear </w:t>
      </w:r>
      <w:r w:rsidR="00EF0138">
        <w:t xml:space="preserve">model.  </w:t>
      </w:r>
      <w:r w:rsidR="00D554CB">
        <w:t>For B and C, p values ind</w:t>
      </w:r>
      <w:r w:rsidR="00EF0138">
        <w:t>icate the significance for the diet and sex adjusted relationship between cholesterol and bone mineral content or density</w:t>
      </w:r>
      <w:r w:rsidR="001B04BF">
        <w:t xml:space="preserve"> from a multivariate linear model</w:t>
      </w:r>
      <w:r w:rsidR="00EF0138">
        <w:t>.</w:t>
      </w:r>
    </w:p>
    <w:p w14:paraId="2517B1DD" w14:textId="77777777" w:rsidR="00810119" w:rsidRDefault="00810119"/>
    <w:sectPr w:rsidR="00810119" w:rsidSect="006B12FE">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C970C" w16cex:dateUtc="2022-12-08T22:02:00Z"/>
  <w16cex:commentExtensible w16cex:durableId="273C9823" w16cex:dateUtc="2022-12-08T22:06:00Z"/>
  <w16cex:commentExtensible w16cex:durableId="273C98B4" w16cex:dateUtc="2022-12-08T22:09:00Z"/>
  <w16cex:commentExtensible w16cex:durableId="273C98CA" w16cex:dateUtc="2022-12-08T22:09:00Z"/>
  <w16cex:commentExtensible w16cex:durableId="273C9C0D" w16cex:dateUtc="2022-12-08T22:23:00Z"/>
  <w16cex:commentExtensible w16cex:durableId="273C9DF9" w16cex:dateUtc="2022-12-08T22:31:00Z"/>
  <w16cex:commentExtensible w16cex:durableId="273C9EB0" w16cex:dateUtc="2022-12-08T22:34:00Z"/>
  <w16cex:commentExtensible w16cex:durableId="273CA11A" w16cex:dateUtc="2022-12-08T22:44:00Z"/>
  <w16cex:commentExtensible w16cex:durableId="273CA050" w16cex:dateUtc="2022-12-08T22:41: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C46D00"/>
    <w:multiLevelType w:val="hybridMultilevel"/>
    <w:tmpl w:val="8F4A89D6"/>
    <w:lvl w:ilvl="0" w:tplc="D4ECF69E">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CD3E7292"/>
    <w:lvl w:ilvl="0" w:tplc="F7B6C750">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1FC80097"/>
    <w:multiLevelType w:val="hybridMultilevel"/>
    <w:tmpl w:val="DE12E9C8"/>
    <w:lvl w:ilvl="0" w:tplc="8D8CDB2C">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C54DC5"/>
    <w:multiLevelType w:val="hybridMultilevel"/>
    <w:tmpl w:val="9066FCF0"/>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661A3F4C"/>
    <w:multiLevelType w:val="hybridMultilevel"/>
    <w:tmpl w:val="5D841F04"/>
    <w:lvl w:ilvl="0" w:tplc="C3B0C1F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5"/>
  </w:num>
  <w:num w:numId="3">
    <w:abstractNumId w:val="8"/>
  </w:num>
  <w:num w:numId="4">
    <w:abstractNumId w:val="4"/>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10"/>
  </w:num>
  <w:num w:numId="8">
    <w:abstractNumId w:val="2"/>
  </w:num>
  <w:num w:numId="9">
    <w:abstractNumId w:val="12"/>
  </w:num>
  <w:num w:numId="10">
    <w:abstractNumId w:val="1"/>
  </w:num>
  <w:num w:numId="11">
    <w:abstractNumId w:val="9"/>
  </w:num>
  <w:num w:numId="12">
    <w:abstractNumId w:val="0"/>
  </w:num>
  <w:num w:numId="13">
    <w:abstractNumId w:val="11"/>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1"/>
  <w:proofState w:spelling="clean" w:grammar="clean"/>
  <w:attachedTemplate r:id="rId1"/>
  <w:linkStyl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7CB"/>
    <w:rsid w:val="00006B24"/>
    <w:rsid w:val="0002556E"/>
    <w:rsid w:val="0004237E"/>
    <w:rsid w:val="000530ED"/>
    <w:rsid w:val="000625F9"/>
    <w:rsid w:val="000650FC"/>
    <w:rsid w:val="000A008F"/>
    <w:rsid w:val="000B2E8A"/>
    <w:rsid w:val="000C06E4"/>
    <w:rsid w:val="000C4958"/>
    <w:rsid w:val="00107DAE"/>
    <w:rsid w:val="00111D61"/>
    <w:rsid w:val="0012187C"/>
    <w:rsid w:val="001340B0"/>
    <w:rsid w:val="00134794"/>
    <w:rsid w:val="00143D60"/>
    <w:rsid w:val="001651F4"/>
    <w:rsid w:val="0017038D"/>
    <w:rsid w:val="00181330"/>
    <w:rsid w:val="00193752"/>
    <w:rsid w:val="00194B8A"/>
    <w:rsid w:val="001A245A"/>
    <w:rsid w:val="001A6324"/>
    <w:rsid w:val="001B04BF"/>
    <w:rsid w:val="001C5E79"/>
    <w:rsid w:val="001C7AD1"/>
    <w:rsid w:val="001D0F83"/>
    <w:rsid w:val="001D2184"/>
    <w:rsid w:val="001D45D4"/>
    <w:rsid w:val="002074A7"/>
    <w:rsid w:val="00216CAB"/>
    <w:rsid w:val="002762BB"/>
    <w:rsid w:val="002A2864"/>
    <w:rsid w:val="002B2A55"/>
    <w:rsid w:val="002F7AF7"/>
    <w:rsid w:val="00305805"/>
    <w:rsid w:val="00372CFF"/>
    <w:rsid w:val="003A7331"/>
    <w:rsid w:val="003B394D"/>
    <w:rsid w:val="003C46F7"/>
    <w:rsid w:val="004013A7"/>
    <w:rsid w:val="00403545"/>
    <w:rsid w:val="00414CEB"/>
    <w:rsid w:val="00415101"/>
    <w:rsid w:val="004541AB"/>
    <w:rsid w:val="0048783D"/>
    <w:rsid w:val="004A3948"/>
    <w:rsid w:val="004B43E6"/>
    <w:rsid w:val="004C7DE0"/>
    <w:rsid w:val="004D542D"/>
    <w:rsid w:val="004E1849"/>
    <w:rsid w:val="004E1D77"/>
    <w:rsid w:val="004E1E43"/>
    <w:rsid w:val="005117D5"/>
    <w:rsid w:val="00546A2E"/>
    <w:rsid w:val="00563088"/>
    <w:rsid w:val="00567EB3"/>
    <w:rsid w:val="005D3422"/>
    <w:rsid w:val="005F3B22"/>
    <w:rsid w:val="0061059B"/>
    <w:rsid w:val="00614900"/>
    <w:rsid w:val="006205D8"/>
    <w:rsid w:val="006416DA"/>
    <w:rsid w:val="00650AE4"/>
    <w:rsid w:val="0068342C"/>
    <w:rsid w:val="0068503A"/>
    <w:rsid w:val="006A006A"/>
    <w:rsid w:val="006B12FE"/>
    <w:rsid w:val="007014BD"/>
    <w:rsid w:val="0071130A"/>
    <w:rsid w:val="00724665"/>
    <w:rsid w:val="00730B5E"/>
    <w:rsid w:val="00737E63"/>
    <w:rsid w:val="00756ED0"/>
    <w:rsid w:val="0079698D"/>
    <w:rsid w:val="007C5995"/>
    <w:rsid w:val="007D37CB"/>
    <w:rsid w:val="00802A87"/>
    <w:rsid w:val="00810119"/>
    <w:rsid w:val="008101D2"/>
    <w:rsid w:val="00812A40"/>
    <w:rsid w:val="00812E64"/>
    <w:rsid w:val="008210DC"/>
    <w:rsid w:val="00842FBB"/>
    <w:rsid w:val="00864E8B"/>
    <w:rsid w:val="008A3818"/>
    <w:rsid w:val="008B0A52"/>
    <w:rsid w:val="008C11CC"/>
    <w:rsid w:val="008C79AA"/>
    <w:rsid w:val="008D5B9F"/>
    <w:rsid w:val="008E5EF5"/>
    <w:rsid w:val="00910433"/>
    <w:rsid w:val="00927CE0"/>
    <w:rsid w:val="00943B73"/>
    <w:rsid w:val="009516D5"/>
    <w:rsid w:val="00955391"/>
    <w:rsid w:val="009907DC"/>
    <w:rsid w:val="00995BD9"/>
    <w:rsid w:val="009A106A"/>
    <w:rsid w:val="009A1515"/>
    <w:rsid w:val="009B2FF9"/>
    <w:rsid w:val="009C47AD"/>
    <w:rsid w:val="009D2910"/>
    <w:rsid w:val="009F0E7E"/>
    <w:rsid w:val="009F5D1E"/>
    <w:rsid w:val="00A015D7"/>
    <w:rsid w:val="00A07221"/>
    <w:rsid w:val="00A2404E"/>
    <w:rsid w:val="00A35CFB"/>
    <w:rsid w:val="00A45CB6"/>
    <w:rsid w:val="00A53691"/>
    <w:rsid w:val="00A8356A"/>
    <w:rsid w:val="00AA4501"/>
    <w:rsid w:val="00AA71B3"/>
    <w:rsid w:val="00AB6E43"/>
    <w:rsid w:val="00AD07B4"/>
    <w:rsid w:val="00AD22DF"/>
    <w:rsid w:val="00AD2F62"/>
    <w:rsid w:val="00AF24F7"/>
    <w:rsid w:val="00B063F8"/>
    <w:rsid w:val="00B24424"/>
    <w:rsid w:val="00B26227"/>
    <w:rsid w:val="00B5781A"/>
    <w:rsid w:val="00B66305"/>
    <w:rsid w:val="00B9731C"/>
    <w:rsid w:val="00BC2D63"/>
    <w:rsid w:val="00BD227E"/>
    <w:rsid w:val="00BF3BE7"/>
    <w:rsid w:val="00C13CA6"/>
    <w:rsid w:val="00C21E70"/>
    <w:rsid w:val="00C25C2E"/>
    <w:rsid w:val="00C365BE"/>
    <w:rsid w:val="00C36BC2"/>
    <w:rsid w:val="00C40CDF"/>
    <w:rsid w:val="00C57455"/>
    <w:rsid w:val="00C74ADA"/>
    <w:rsid w:val="00C94146"/>
    <w:rsid w:val="00CD1A8A"/>
    <w:rsid w:val="00CF0667"/>
    <w:rsid w:val="00CF6D4C"/>
    <w:rsid w:val="00D12B98"/>
    <w:rsid w:val="00D24431"/>
    <w:rsid w:val="00D554CB"/>
    <w:rsid w:val="00D609A7"/>
    <w:rsid w:val="00DA3158"/>
    <w:rsid w:val="00DA4A35"/>
    <w:rsid w:val="00DC7459"/>
    <w:rsid w:val="00DE1510"/>
    <w:rsid w:val="00DE244E"/>
    <w:rsid w:val="00E40246"/>
    <w:rsid w:val="00E50DC1"/>
    <w:rsid w:val="00E51E39"/>
    <w:rsid w:val="00E52D5C"/>
    <w:rsid w:val="00E52E9B"/>
    <w:rsid w:val="00E56EE1"/>
    <w:rsid w:val="00E60FD3"/>
    <w:rsid w:val="00E86175"/>
    <w:rsid w:val="00E87222"/>
    <w:rsid w:val="00E96B7D"/>
    <w:rsid w:val="00EA279D"/>
    <w:rsid w:val="00EB4B45"/>
    <w:rsid w:val="00EC029C"/>
    <w:rsid w:val="00EC74B5"/>
    <w:rsid w:val="00EE6647"/>
    <w:rsid w:val="00EF0138"/>
    <w:rsid w:val="00F10A80"/>
    <w:rsid w:val="00F263F9"/>
    <w:rsid w:val="00F30CF8"/>
    <w:rsid w:val="00F34566"/>
    <w:rsid w:val="00F63CA1"/>
    <w:rsid w:val="00F86A24"/>
    <w:rsid w:val="00FA2FC4"/>
    <w:rsid w:val="00FC3EF2"/>
    <w:rsid w:val="00FE3D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B46E472"/>
  <w14:defaultImageDpi w14:val="32767"/>
  <w15:chartTrackingRefBased/>
  <w15:docId w15:val="{1BADCC2F-A86F-9C44-8130-0574C170E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A006A"/>
    <w:pPr>
      <w:spacing w:line="260" w:lineRule="atLeast"/>
      <w:jc w:val="both"/>
    </w:pPr>
    <w:rPr>
      <w:rFonts w:ascii="Palatino Linotype" w:eastAsia="SimSun" w:hAnsi="Palatino Linotype" w:cs="Times New Roman"/>
      <w:noProof/>
      <w:color w:val="000000"/>
      <w:sz w:val="20"/>
      <w:szCs w:val="20"/>
      <w:lang w:eastAsia="zh-CN"/>
    </w:rPr>
  </w:style>
  <w:style w:type="paragraph" w:styleId="Heading1">
    <w:name w:val="heading 1"/>
    <w:basedOn w:val="Normal"/>
    <w:next w:val="Normal"/>
    <w:link w:val="Heading1Char"/>
    <w:uiPriority w:val="9"/>
    <w:qFormat/>
    <w:rsid w:val="00E50DC1"/>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E50DC1"/>
    <w:pPr>
      <w:keepNext/>
      <w:keepLines/>
      <w:spacing w:before="4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rsid w:val="001C5E7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9A106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rsid w:val="006A006A"/>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6A006A"/>
  </w:style>
  <w:style w:type="character" w:customStyle="1" w:styleId="Heading1Char">
    <w:name w:val="Heading 1 Char"/>
    <w:basedOn w:val="DefaultParagraphFont"/>
    <w:link w:val="Heading1"/>
    <w:uiPriority w:val="9"/>
    <w:rsid w:val="00E50DC1"/>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E50DC1"/>
    <w:rPr>
      <w:rFonts w:asciiTheme="majorHAnsi" w:eastAsiaTheme="majorEastAsia" w:hAnsiTheme="majorHAnsi" w:cstheme="majorBidi"/>
      <w:b/>
      <w:color w:val="000000" w:themeColor="text1"/>
      <w:sz w:val="26"/>
      <w:szCs w:val="26"/>
    </w:rPr>
  </w:style>
  <w:style w:type="character" w:styleId="CommentReference">
    <w:name w:val="annotation reference"/>
    <w:rsid w:val="006A006A"/>
    <w:rPr>
      <w:sz w:val="21"/>
      <w:szCs w:val="21"/>
    </w:rPr>
  </w:style>
  <w:style w:type="paragraph" w:styleId="CommentText">
    <w:name w:val="annotation text"/>
    <w:basedOn w:val="Normal"/>
    <w:link w:val="CommentTextChar"/>
    <w:rsid w:val="006A006A"/>
  </w:style>
  <w:style w:type="character" w:customStyle="1" w:styleId="CommentTextChar">
    <w:name w:val="Comment Text Char"/>
    <w:link w:val="CommentText"/>
    <w:rsid w:val="006A006A"/>
    <w:rPr>
      <w:rFonts w:ascii="Palatino Linotype" w:eastAsia="SimSun" w:hAnsi="Palatino Linotype" w:cs="Times New Roman"/>
      <w:noProof/>
      <w:color w:val="000000"/>
      <w:sz w:val="20"/>
      <w:szCs w:val="20"/>
      <w:lang w:eastAsia="zh-CN"/>
    </w:rPr>
  </w:style>
  <w:style w:type="paragraph" w:styleId="CommentSubject">
    <w:name w:val="annotation subject"/>
    <w:basedOn w:val="CommentText"/>
    <w:next w:val="CommentText"/>
    <w:link w:val="CommentSubjectChar"/>
    <w:rsid w:val="006A006A"/>
    <w:rPr>
      <w:b/>
      <w:bCs/>
    </w:rPr>
  </w:style>
  <w:style w:type="character" w:customStyle="1" w:styleId="CommentSubjectChar">
    <w:name w:val="Comment Subject Char"/>
    <w:link w:val="CommentSubject"/>
    <w:rsid w:val="006A006A"/>
    <w:rPr>
      <w:rFonts w:ascii="Palatino Linotype" w:eastAsia="SimSun" w:hAnsi="Palatino Linotype" w:cs="Times New Roman"/>
      <w:b/>
      <w:bCs/>
      <w:noProof/>
      <w:color w:val="000000"/>
      <w:sz w:val="20"/>
      <w:szCs w:val="20"/>
      <w:lang w:eastAsia="zh-CN"/>
    </w:rPr>
  </w:style>
  <w:style w:type="paragraph" w:styleId="BalloonText">
    <w:name w:val="Balloon Text"/>
    <w:basedOn w:val="Normal"/>
    <w:link w:val="BalloonTextChar"/>
    <w:uiPriority w:val="99"/>
    <w:rsid w:val="006A006A"/>
    <w:rPr>
      <w:rFonts w:cs="Tahoma"/>
      <w:szCs w:val="18"/>
    </w:rPr>
  </w:style>
  <w:style w:type="character" w:customStyle="1" w:styleId="BalloonTextChar">
    <w:name w:val="Balloon Text Char"/>
    <w:link w:val="BalloonText"/>
    <w:uiPriority w:val="99"/>
    <w:rsid w:val="006A006A"/>
    <w:rPr>
      <w:rFonts w:ascii="Palatino Linotype" w:eastAsia="SimSun" w:hAnsi="Palatino Linotype" w:cs="Tahoma"/>
      <w:noProof/>
      <w:color w:val="000000"/>
      <w:sz w:val="20"/>
      <w:szCs w:val="18"/>
      <w:lang w:eastAsia="zh-CN"/>
    </w:rPr>
  </w:style>
  <w:style w:type="character" w:customStyle="1" w:styleId="Heading3Char">
    <w:name w:val="Heading 3 Char"/>
    <w:basedOn w:val="DefaultParagraphFont"/>
    <w:link w:val="Heading3"/>
    <w:uiPriority w:val="9"/>
    <w:rsid w:val="001C5E79"/>
    <w:rPr>
      <w:rFonts w:asciiTheme="majorHAnsi" w:eastAsiaTheme="majorEastAsia" w:hAnsiTheme="majorHAnsi" w:cstheme="majorBidi"/>
      <w:color w:val="1F3763" w:themeColor="accent1" w:themeShade="7F"/>
    </w:rPr>
  </w:style>
  <w:style w:type="character" w:styleId="Hyperlink">
    <w:name w:val="Hyperlink"/>
    <w:uiPriority w:val="99"/>
    <w:rsid w:val="006A006A"/>
    <w:rPr>
      <w:color w:val="0000FF"/>
      <w:u w:val="single"/>
    </w:rPr>
  </w:style>
  <w:style w:type="character" w:styleId="UnresolvedMention">
    <w:name w:val="Unresolved Mention"/>
    <w:uiPriority w:val="99"/>
    <w:unhideWhenUsed/>
    <w:rsid w:val="006A006A"/>
    <w:rPr>
      <w:color w:val="605E5C"/>
      <w:shd w:val="clear" w:color="auto" w:fill="E1DFDD"/>
    </w:rPr>
  </w:style>
  <w:style w:type="character" w:styleId="FollowedHyperlink">
    <w:name w:val="FollowedHyperlink"/>
    <w:rsid w:val="006A006A"/>
    <w:rPr>
      <w:color w:val="954F72"/>
      <w:u w:val="single"/>
    </w:rPr>
  </w:style>
  <w:style w:type="paragraph" w:styleId="Bibliography">
    <w:name w:val="Bibliography"/>
    <w:basedOn w:val="Normal"/>
    <w:next w:val="Normal"/>
    <w:uiPriority w:val="37"/>
    <w:unhideWhenUsed/>
    <w:rsid w:val="006A006A"/>
  </w:style>
  <w:style w:type="paragraph" w:styleId="Title">
    <w:name w:val="Title"/>
    <w:basedOn w:val="Normal"/>
    <w:next w:val="Normal"/>
    <w:link w:val="TitleChar"/>
    <w:uiPriority w:val="10"/>
    <w:qFormat/>
    <w:rsid w:val="00FE3D9F"/>
    <w:pPr>
      <w:contextualSpacing/>
    </w:pPr>
    <w:rPr>
      <w:rFonts w:asciiTheme="majorHAnsi" w:eastAsiaTheme="majorEastAsia" w:hAnsiTheme="majorHAnsi" w:cstheme="majorBidi"/>
      <w:b/>
      <w:spacing w:val="-10"/>
      <w:kern w:val="28"/>
      <w:sz w:val="32"/>
      <w:szCs w:val="32"/>
    </w:rPr>
  </w:style>
  <w:style w:type="character" w:customStyle="1" w:styleId="TitleChar">
    <w:name w:val="Title Char"/>
    <w:basedOn w:val="DefaultParagraphFont"/>
    <w:link w:val="Title"/>
    <w:uiPriority w:val="10"/>
    <w:rsid w:val="00FE3D9F"/>
    <w:rPr>
      <w:rFonts w:asciiTheme="majorHAnsi" w:eastAsiaTheme="majorEastAsia" w:hAnsiTheme="majorHAnsi" w:cstheme="majorBidi"/>
      <w:b/>
      <w:spacing w:val="-10"/>
      <w:kern w:val="28"/>
      <w:sz w:val="32"/>
      <w:szCs w:val="32"/>
    </w:rPr>
  </w:style>
  <w:style w:type="paragraph" w:styleId="ListParagraph">
    <w:name w:val="List Paragraph"/>
    <w:basedOn w:val="Normal"/>
    <w:uiPriority w:val="34"/>
    <w:qFormat/>
    <w:rsid w:val="00E56EE1"/>
    <w:pPr>
      <w:ind w:left="720"/>
      <w:contextualSpacing/>
    </w:pPr>
  </w:style>
  <w:style w:type="character" w:customStyle="1" w:styleId="mi">
    <w:name w:val="mi"/>
    <w:basedOn w:val="DefaultParagraphFont"/>
    <w:rsid w:val="000650FC"/>
  </w:style>
  <w:style w:type="character" w:customStyle="1" w:styleId="mn">
    <w:name w:val="mn"/>
    <w:basedOn w:val="DefaultParagraphFont"/>
    <w:rsid w:val="000650FC"/>
  </w:style>
  <w:style w:type="character" w:customStyle="1" w:styleId="mjxassistivemathml">
    <w:name w:val="mjx_assistive_mathml"/>
    <w:basedOn w:val="DefaultParagraphFont"/>
    <w:rsid w:val="000650FC"/>
  </w:style>
  <w:style w:type="paragraph" w:styleId="Revision">
    <w:name w:val="Revision"/>
    <w:hidden/>
    <w:uiPriority w:val="99"/>
    <w:semiHidden/>
    <w:rsid w:val="00C25C2E"/>
    <w:rPr>
      <w:rFonts w:ascii="Times New Roman" w:eastAsia="Times New Roman" w:hAnsi="Times New Roman" w:cs="Times New Roman"/>
    </w:rPr>
  </w:style>
  <w:style w:type="character" w:customStyle="1" w:styleId="highwire-cite-metadata-journal">
    <w:name w:val="highwire-cite-metadata-journal"/>
    <w:basedOn w:val="DefaultParagraphFont"/>
    <w:rsid w:val="00C25C2E"/>
  </w:style>
  <w:style w:type="character" w:customStyle="1" w:styleId="highwire-cite-metadata-pages">
    <w:name w:val="highwire-cite-metadata-pages"/>
    <w:basedOn w:val="DefaultParagraphFont"/>
    <w:rsid w:val="00C25C2E"/>
  </w:style>
  <w:style w:type="character" w:customStyle="1" w:styleId="highwire-cite-metadata-doi">
    <w:name w:val="highwire-cite-metadata-doi"/>
    <w:basedOn w:val="DefaultParagraphFont"/>
    <w:rsid w:val="00C25C2E"/>
  </w:style>
  <w:style w:type="character" w:customStyle="1" w:styleId="doilabel">
    <w:name w:val="doi_label"/>
    <w:basedOn w:val="DefaultParagraphFont"/>
    <w:rsid w:val="00C25C2E"/>
  </w:style>
  <w:style w:type="paragraph" w:styleId="NormalWeb">
    <w:name w:val="Normal (Web)"/>
    <w:basedOn w:val="Normal"/>
    <w:uiPriority w:val="99"/>
    <w:rsid w:val="006A006A"/>
    <w:rPr>
      <w:szCs w:val="24"/>
    </w:rPr>
  </w:style>
  <w:style w:type="character" w:customStyle="1" w:styleId="Heading4Char">
    <w:name w:val="Heading 4 Char"/>
    <w:basedOn w:val="DefaultParagraphFont"/>
    <w:link w:val="Heading4"/>
    <w:uiPriority w:val="9"/>
    <w:semiHidden/>
    <w:rsid w:val="009A106A"/>
    <w:rPr>
      <w:rFonts w:asciiTheme="majorHAnsi" w:eastAsiaTheme="majorEastAsia" w:hAnsiTheme="majorHAnsi" w:cstheme="majorBidi"/>
      <w:i/>
      <w:iCs/>
      <w:color w:val="2F5496" w:themeColor="accent1" w:themeShade="BF"/>
    </w:rPr>
  </w:style>
  <w:style w:type="paragraph" w:customStyle="1" w:styleId="MDPI11articletype">
    <w:name w:val="MDPI_1.1_article_type"/>
    <w:next w:val="Normal"/>
    <w:qFormat/>
    <w:rsid w:val="006A006A"/>
    <w:pPr>
      <w:adjustRightInd w:val="0"/>
      <w:snapToGrid w:val="0"/>
      <w:spacing w:before="240"/>
    </w:pPr>
    <w:rPr>
      <w:rFonts w:ascii="Palatino Linotype" w:eastAsia="Times New Roman" w:hAnsi="Palatino Linotype" w:cs="Times New Roman"/>
      <w:i/>
      <w:snapToGrid w:val="0"/>
      <w:color w:val="000000"/>
      <w:sz w:val="20"/>
      <w:szCs w:val="22"/>
      <w:lang w:eastAsia="de-DE" w:bidi="en-US"/>
    </w:rPr>
  </w:style>
  <w:style w:type="paragraph" w:customStyle="1" w:styleId="MDPI12title">
    <w:name w:val="MDPI_1.2_title"/>
    <w:next w:val="Normal"/>
    <w:qFormat/>
    <w:rsid w:val="006A006A"/>
    <w:pPr>
      <w:adjustRightInd w:val="0"/>
      <w:snapToGrid w:val="0"/>
      <w:spacing w:after="240" w:line="240" w:lineRule="atLeas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next w:val="Normal"/>
    <w:qFormat/>
    <w:rsid w:val="006A006A"/>
    <w:pPr>
      <w:adjustRightInd w:val="0"/>
      <w:snapToGrid w:val="0"/>
      <w:spacing w:after="360" w:line="260" w:lineRule="atLeast"/>
    </w:pPr>
    <w:rPr>
      <w:rFonts w:ascii="Palatino Linotype" w:eastAsia="Times New Roman" w:hAnsi="Palatino Linotype" w:cs="Times New Roman"/>
      <w:b/>
      <w:color w:val="000000"/>
      <w:sz w:val="20"/>
      <w:szCs w:val="22"/>
      <w:lang w:eastAsia="de-DE" w:bidi="en-US"/>
    </w:rPr>
  </w:style>
  <w:style w:type="paragraph" w:customStyle="1" w:styleId="MDPI14history">
    <w:name w:val="MDPI_1.4_history"/>
    <w:basedOn w:val="Normal"/>
    <w:next w:val="Normal"/>
    <w:qFormat/>
    <w:rsid w:val="006A006A"/>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6A006A"/>
    <w:pPr>
      <w:adjustRightInd w:val="0"/>
      <w:snapToGrid w:val="0"/>
      <w:spacing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MDPI17abstract">
    <w:name w:val="MDPI_1.7_abstract"/>
    <w:next w:val="Normal"/>
    <w:qFormat/>
    <w:rsid w:val="006A006A"/>
    <w:pPr>
      <w:adjustRightInd w:val="0"/>
      <w:snapToGrid w:val="0"/>
      <w:spacing w:before="240" w:line="260" w:lineRule="atLeast"/>
      <w:ind w:left="2608"/>
      <w:jc w:val="both"/>
    </w:pPr>
    <w:rPr>
      <w:rFonts w:ascii="Palatino Linotype" w:eastAsia="Times New Roman" w:hAnsi="Palatino Linotype" w:cs="Times New Roman"/>
      <w:color w:val="000000"/>
      <w:sz w:val="18"/>
      <w:szCs w:val="22"/>
      <w:lang w:eastAsia="de-DE" w:bidi="en-US"/>
    </w:rPr>
  </w:style>
  <w:style w:type="paragraph" w:customStyle="1" w:styleId="MDPI18keywords">
    <w:name w:val="MDPI_1.8_keywords"/>
    <w:next w:val="Normal"/>
    <w:qFormat/>
    <w:rsid w:val="006A006A"/>
    <w:pPr>
      <w:adjustRightInd w:val="0"/>
      <w:snapToGrid w:val="0"/>
      <w:spacing w:before="240" w:line="260" w:lineRule="atLeast"/>
      <w:ind w:left="2608"/>
      <w:jc w:val="both"/>
    </w:pPr>
    <w:rPr>
      <w:rFonts w:ascii="Palatino Linotype" w:eastAsia="Times New Roman" w:hAnsi="Palatino Linotype" w:cs="Times New Roman"/>
      <w:snapToGrid w:val="0"/>
      <w:color w:val="000000"/>
      <w:sz w:val="18"/>
      <w:szCs w:val="22"/>
      <w:lang w:eastAsia="de-DE" w:bidi="en-US"/>
    </w:rPr>
  </w:style>
  <w:style w:type="paragraph" w:customStyle="1" w:styleId="MDPI19line">
    <w:name w:val="MDPI_1.9_line"/>
    <w:qFormat/>
    <w:rsid w:val="006A006A"/>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 w:val="20"/>
      <w:lang w:eastAsia="de-DE" w:bidi="en-US"/>
    </w:rPr>
  </w:style>
  <w:style w:type="table" w:customStyle="1" w:styleId="Mdeck5tablebodythreelines">
    <w:name w:val="M_deck_5_table_body_three_lines"/>
    <w:basedOn w:val="TableNormal"/>
    <w:uiPriority w:val="99"/>
    <w:rsid w:val="006A006A"/>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6A006A"/>
    <w:pPr>
      <w:spacing w:line="260" w:lineRule="atLeast"/>
      <w:jc w:val="both"/>
    </w:pPr>
    <w:rPr>
      <w:rFonts w:ascii="Palatino Linotype" w:eastAsia="SimSun" w:hAnsi="Palatino Linotype" w:cs="Times New Roman"/>
      <w:color w:val="000000"/>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6A006A"/>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6A006A"/>
    <w:rPr>
      <w:rFonts w:ascii="Palatino Linotype" w:eastAsia="SimSun" w:hAnsi="Palatino Linotype" w:cs="Times New Roman"/>
      <w:noProof/>
      <w:color w:val="000000"/>
      <w:sz w:val="20"/>
      <w:szCs w:val="18"/>
      <w:lang w:eastAsia="zh-CN"/>
    </w:rPr>
  </w:style>
  <w:style w:type="paragraph" w:styleId="Header">
    <w:name w:val="header"/>
    <w:basedOn w:val="Normal"/>
    <w:link w:val="HeaderChar"/>
    <w:uiPriority w:val="99"/>
    <w:rsid w:val="006A006A"/>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6A006A"/>
    <w:rPr>
      <w:rFonts w:ascii="Palatino Linotype" w:eastAsia="SimSun" w:hAnsi="Palatino Linotype" w:cs="Times New Roman"/>
      <w:noProof/>
      <w:color w:val="000000"/>
      <w:sz w:val="20"/>
      <w:szCs w:val="18"/>
      <w:lang w:eastAsia="zh-CN"/>
    </w:rPr>
  </w:style>
  <w:style w:type="paragraph" w:customStyle="1" w:styleId="MDPIheaderjournallogo">
    <w:name w:val="MDPI_header_journal_logo"/>
    <w:qFormat/>
    <w:rsid w:val="006A006A"/>
    <w:pPr>
      <w:adjustRightInd w:val="0"/>
      <w:snapToGrid w:val="0"/>
      <w:spacing w:line="260" w:lineRule="atLeast"/>
      <w:jc w:val="both"/>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6A006A"/>
    <w:pPr>
      <w:ind w:firstLine="0"/>
    </w:pPr>
  </w:style>
  <w:style w:type="paragraph" w:customStyle="1" w:styleId="MDPI31text">
    <w:name w:val="MDPI_3.1_text"/>
    <w:qFormat/>
    <w:rsid w:val="006A006A"/>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3textspaceafter">
    <w:name w:val="MDPI_3.3_text_space_after"/>
    <w:qFormat/>
    <w:rsid w:val="006A006A"/>
    <w:pPr>
      <w:adjustRightInd w:val="0"/>
      <w:snapToGrid w:val="0"/>
      <w:spacing w:after="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5textbeforelist">
    <w:name w:val="MDPI_3.5_text_before_list"/>
    <w:qFormat/>
    <w:rsid w:val="006A006A"/>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6textafterlist">
    <w:name w:val="MDPI_3.6_text_after_list"/>
    <w:qFormat/>
    <w:rsid w:val="006A006A"/>
    <w:pPr>
      <w:adjustRightInd w:val="0"/>
      <w:snapToGrid w:val="0"/>
      <w:spacing w:before="12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7itemize">
    <w:name w:val="MDPI_3.7_itemize"/>
    <w:qFormat/>
    <w:rsid w:val="006A006A"/>
    <w:pPr>
      <w:numPr>
        <w:numId w:val="13"/>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8bullet">
    <w:name w:val="MDPI_3.8_bullet"/>
    <w:qFormat/>
    <w:rsid w:val="006A006A"/>
    <w:pPr>
      <w:numPr>
        <w:numId w:val="10"/>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9equation">
    <w:name w:val="MDPI_3.9_equation"/>
    <w:qFormat/>
    <w:rsid w:val="006A006A"/>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szCs w:val="22"/>
      <w:lang w:eastAsia="de-DE" w:bidi="en-US"/>
    </w:rPr>
  </w:style>
  <w:style w:type="paragraph" w:customStyle="1" w:styleId="MDPI3aequationnumber">
    <w:name w:val="MDPI_3.a_equation_number"/>
    <w:qFormat/>
    <w:rsid w:val="006A006A"/>
    <w:pPr>
      <w:spacing w:before="120" w:after="120"/>
      <w:jc w:val="right"/>
    </w:pPr>
    <w:rPr>
      <w:rFonts w:ascii="Palatino Linotype" w:eastAsia="Times New Roman" w:hAnsi="Palatino Linotype" w:cs="Times New Roman"/>
      <w:snapToGrid w:val="0"/>
      <w:color w:val="000000"/>
      <w:sz w:val="20"/>
      <w:szCs w:val="22"/>
      <w:lang w:eastAsia="de-DE" w:bidi="en-US"/>
    </w:rPr>
  </w:style>
  <w:style w:type="paragraph" w:customStyle="1" w:styleId="MDPI41tablecaption">
    <w:name w:val="MDPI_4.1_table_caption"/>
    <w:qFormat/>
    <w:rsid w:val="006A006A"/>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6A006A"/>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next w:val="MDPI31text"/>
    <w:qFormat/>
    <w:rsid w:val="006A006A"/>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6A006A"/>
    <w:pPr>
      <w:adjustRightInd w:val="0"/>
      <w:snapToGrid w:val="0"/>
      <w:spacing w:before="120" w:after="240" w:line="228" w:lineRule="auto"/>
      <w:ind w:left="2608"/>
      <w:jc w:val="both"/>
    </w:pPr>
    <w:rPr>
      <w:rFonts w:ascii="Palatino Linotype" w:eastAsia="Times New Roman" w:hAnsi="Palatino Linotype" w:cs="Times New Roman"/>
      <w:color w:val="000000"/>
      <w:sz w:val="18"/>
      <w:szCs w:val="20"/>
      <w:lang w:eastAsia="de-DE" w:bidi="en-US"/>
    </w:rPr>
  </w:style>
  <w:style w:type="paragraph" w:customStyle="1" w:styleId="MDPI52figure">
    <w:name w:val="MDPI_5.2_figure"/>
    <w:qFormat/>
    <w:rsid w:val="006A006A"/>
    <w:pPr>
      <w:adjustRightInd w:val="0"/>
      <w:snapToGrid w:val="0"/>
      <w:spacing w:before="240" w:after="120"/>
      <w:jc w:val="center"/>
    </w:pPr>
    <w:rPr>
      <w:rFonts w:ascii="Palatino Linotype" w:eastAsia="Times New Roman" w:hAnsi="Palatino Linotype" w:cs="Times New Roman"/>
      <w:snapToGrid w:val="0"/>
      <w:color w:val="000000"/>
      <w:sz w:val="20"/>
      <w:szCs w:val="20"/>
      <w:lang w:eastAsia="de-DE" w:bidi="en-US"/>
    </w:rPr>
  </w:style>
  <w:style w:type="paragraph" w:customStyle="1" w:styleId="MDPIfooterfirstpage">
    <w:name w:val="MDPI_footer_firstpage"/>
    <w:qFormat/>
    <w:rsid w:val="006A006A"/>
    <w:pPr>
      <w:tabs>
        <w:tab w:val="right" w:pos="8845"/>
      </w:tabs>
      <w:spacing w:line="160" w:lineRule="exact"/>
    </w:pPr>
    <w:rPr>
      <w:rFonts w:ascii="Palatino Linotype" w:eastAsia="Times New Roman" w:hAnsi="Palatino Linotype" w:cs="Times New Roman"/>
      <w:color w:val="000000"/>
      <w:sz w:val="16"/>
      <w:szCs w:val="20"/>
      <w:lang w:eastAsia="de-DE"/>
    </w:rPr>
  </w:style>
  <w:style w:type="paragraph" w:customStyle="1" w:styleId="MDPI23heading3">
    <w:name w:val="MDPI_2.3_heading3"/>
    <w:qFormat/>
    <w:rsid w:val="006A006A"/>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qFormat/>
    <w:rsid w:val="006A006A"/>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szCs w:val="22"/>
      <w:lang w:eastAsia="de-DE" w:bidi="en-US"/>
    </w:rPr>
  </w:style>
  <w:style w:type="paragraph" w:customStyle="1" w:styleId="MDPI22heading2">
    <w:name w:val="MDPI_2.2_heading2"/>
    <w:qFormat/>
    <w:rsid w:val="006A006A"/>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qFormat/>
    <w:rsid w:val="006A006A"/>
    <w:pPr>
      <w:numPr>
        <w:numId w:val="14"/>
      </w:numPr>
      <w:adjustRightInd w:val="0"/>
      <w:snapToGrid w:val="0"/>
      <w:spacing w:line="228" w:lineRule="auto"/>
      <w:jc w:val="both"/>
    </w:pPr>
    <w:rPr>
      <w:rFonts w:ascii="Palatino Linotype" w:eastAsia="Times New Roman" w:hAnsi="Palatino Linotype" w:cs="Times New Roman"/>
      <w:color w:val="000000"/>
      <w:sz w:val="18"/>
      <w:szCs w:val="20"/>
      <w:lang w:eastAsia="de-DE" w:bidi="en-US"/>
    </w:rPr>
  </w:style>
  <w:style w:type="character" w:styleId="LineNumber">
    <w:name w:val="line number"/>
    <w:uiPriority w:val="99"/>
    <w:rsid w:val="006A006A"/>
    <w:rPr>
      <w:rFonts w:ascii="Palatino Linotype" w:hAnsi="Palatino Linotype"/>
      <w:sz w:val="16"/>
    </w:rPr>
  </w:style>
  <w:style w:type="table" w:customStyle="1" w:styleId="MDPI41threelinetable">
    <w:name w:val="MDPI_4.1_three_line_table"/>
    <w:basedOn w:val="TableNormal"/>
    <w:uiPriority w:val="99"/>
    <w:rsid w:val="006A006A"/>
    <w:pPr>
      <w:adjustRightInd w:val="0"/>
      <w:snapToGrid w:val="0"/>
      <w:jc w:val="center"/>
    </w:pPr>
    <w:rPr>
      <w:rFonts w:ascii="Palatino Linotype" w:eastAsia="SimSun" w:hAnsi="Palatino Linotype" w:cs="Times New Roman"/>
      <w:color w:val="000000"/>
      <w:sz w:val="20"/>
      <w:szCs w:val="20"/>
      <w:lang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styleId="PlainTable4">
    <w:name w:val="Plain Table 4"/>
    <w:basedOn w:val="TableNormal"/>
    <w:uiPriority w:val="44"/>
    <w:rsid w:val="006A006A"/>
    <w:rPr>
      <w:rFonts w:ascii="Calibri" w:eastAsia="SimSun" w:hAnsi="Calibri" w:cs="Times New Roman"/>
      <w:sz w:val="20"/>
      <w:szCs w:val="20"/>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6A006A"/>
    <w:pPr>
      <w:adjustRightInd w:val="0"/>
      <w:snapToGrid w:val="0"/>
      <w:spacing w:before="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81theorem">
    <w:name w:val="MDPI_8.1_theorem"/>
    <w:qFormat/>
    <w:rsid w:val="006A006A"/>
    <w:pPr>
      <w:adjustRightInd w:val="0"/>
      <w:snapToGrid w:val="0"/>
      <w:spacing w:line="228" w:lineRule="auto"/>
      <w:ind w:left="2608"/>
      <w:jc w:val="both"/>
    </w:pPr>
    <w:rPr>
      <w:rFonts w:ascii="Palatino Linotype" w:eastAsia="Times New Roman" w:hAnsi="Palatino Linotype" w:cs="Times New Roman"/>
      <w:i/>
      <w:snapToGrid w:val="0"/>
      <w:color w:val="000000"/>
      <w:sz w:val="20"/>
      <w:szCs w:val="22"/>
      <w:lang w:eastAsia="de-DE" w:bidi="en-US"/>
    </w:rPr>
  </w:style>
  <w:style w:type="paragraph" w:customStyle="1" w:styleId="MDPI82proof">
    <w:name w:val="MDPI_8.2_proof"/>
    <w:qFormat/>
    <w:rsid w:val="006A006A"/>
    <w:pPr>
      <w:adjustRightInd w:val="0"/>
      <w:snapToGrid w:val="0"/>
      <w:spacing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61Citation">
    <w:name w:val="MDPI_6.1_Citation"/>
    <w:qFormat/>
    <w:rsid w:val="006A006A"/>
    <w:pPr>
      <w:adjustRightInd w:val="0"/>
      <w:snapToGrid w:val="0"/>
      <w:spacing w:line="240" w:lineRule="atLeast"/>
      <w:ind w:right="113"/>
    </w:pPr>
    <w:rPr>
      <w:rFonts w:ascii="Palatino Linotype" w:eastAsia="SimSun" w:hAnsi="Palatino Linotype" w:cs="Cordia New"/>
      <w:sz w:val="14"/>
      <w:szCs w:val="22"/>
      <w:lang w:eastAsia="zh-CN"/>
    </w:rPr>
  </w:style>
  <w:style w:type="paragraph" w:customStyle="1" w:styleId="MDPI62BackMatter">
    <w:name w:val="MDPI_6.2_BackMatter"/>
    <w:qFormat/>
    <w:rsid w:val="006A006A"/>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bidi="en-US"/>
    </w:rPr>
  </w:style>
  <w:style w:type="paragraph" w:customStyle="1" w:styleId="MDPI63Notes">
    <w:name w:val="MDPI_6.3_Notes"/>
    <w:qFormat/>
    <w:rsid w:val="006A006A"/>
    <w:pPr>
      <w:adjustRightInd w:val="0"/>
      <w:snapToGrid w:val="0"/>
      <w:spacing w:before="240" w:line="228" w:lineRule="auto"/>
      <w:jc w:val="both"/>
    </w:pPr>
    <w:rPr>
      <w:rFonts w:ascii="Palatino Linotype" w:eastAsia="SimSun" w:hAnsi="Palatino Linotype" w:cs="Times New Roman"/>
      <w:snapToGrid w:val="0"/>
      <w:color w:val="000000"/>
      <w:sz w:val="18"/>
      <w:szCs w:val="20"/>
      <w:lang w:bidi="en-US"/>
    </w:rPr>
  </w:style>
  <w:style w:type="paragraph" w:customStyle="1" w:styleId="MDPI15academiceditor">
    <w:name w:val="MDPI_1.5_academic_editor"/>
    <w:qFormat/>
    <w:rsid w:val="006A006A"/>
    <w:pPr>
      <w:adjustRightInd w:val="0"/>
      <w:snapToGrid w:val="0"/>
      <w:spacing w:before="120" w:line="240" w:lineRule="atLeast"/>
      <w:ind w:right="113"/>
    </w:pPr>
    <w:rPr>
      <w:rFonts w:ascii="Palatino Linotype" w:eastAsia="Times New Roman" w:hAnsi="Palatino Linotype" w:cs="Times New Roman"/>
      <w:color w:val="000000"/>
      <w:sz w:val="14"/>
      <w:szCs w:val="22"/>
      <w:lang w:eastAsia="de-DE" w:bidi="en-US"/>
    </w:rPr>
  </w:style>
  <w:style w:type="paragraph" w:customStyle="1" w:styleId="MDPI19classification">
    <w:name w:val="MDPI_1.9_classification"/>
    <w:qFormat/>
    <w:rsid w:val="006A006A"/>
    <w:pPr>
      <w:spacing w:before="240" w:line="260" w:lineRule="atLeast"/>
      <w:ind w:left="113"/>
      <w:jc w:val="both"/>
    </w:pPr>
    <w:rPr>
      <w:rFonts w:ascii="Palatino Linotype" w:eastAsia="Times New Roman" w:hAnsi="Palatino Linotype" w:cs="Times New Roman"/>
      <w:b/>
      <w:color w:val="000000"/>
      <w:sz w:val="20"/>
      <w:szCs w:val="22"/>
      <w:lang w:eastAsia="de-DE" w:bidi="en-US"/>
    </w:rPr>
  </w:style>
  <w:style w:type="paragraph" w:customStyle="1" w:styleId="MDPI411onetablecaption">
    <w:name w:val="MDPI_4.1.1_one_table_caption"/>
    <w:qFormat/>
    <w:rsid w:val="006A006A"/>
    <w:pPr>
      <w:adjustRightInd w:val="0"/>
      <w:snapToGrid w:val="0"/>
      <w:spacing w:before="240" w:after="120" w:line="260" w:lineRule="atLeast"/>
      <w:jc w:val="center"/>
    </w:pPr>
    <w:rPr>
      <w:rFonts w:ascii="Palatino Linotype" w:eastAsia="SimSun" w:hAnsi="Palatino Linotype" w:cs="Cordia New"/>
      <w:noProof/>
      <w:color w:val="000000"/>
      <w:sz w:val="18"/>
      <w:szCs w:val="22"/>
      <w:lang w:eastAsia="zh-CN" w:bidi="en-US"/>
    </w:rPr>
  </w:style>
  <w:style w:type="paragraph" w:customStyle="1" w:styleId="MDPI511onefigurecaption">
    <w:name w:val="MDPI_5.1.1_one_figure_caption"/>
    <w:qFormat/>
    <w:rsid w:val="006A006A"/>
    <w:pPr>
      <w:adjustRightInd w:val="0"/>
      <w:snapToGrid w:val="0"/>
      <w:spacing w:before="240" w:after="120" w:line="260" w:lineRule="atLeast"/>
      <w:jc w:val="center"/>
    </w:pPr>
    <w:rPr>
      <w:rFonts w:ascii="Palatino Linotype" w:eastAsia="SimSun" w:hAnsi="Palatino Linotype" w:cs="Times New Roman"/>
      <w:noProof/>
      <w:color w:val="000000"/>
      <w:sz w:val="18"/>
      <w:szCs w:val="20"/>
      <w:lang w:eastAsia="zh-CN" w:bidi="en-US"/>
    </w:rPr>
  </w:style>
  <w:style w:type="paragraph" w:customStyle="1" w:styleId="MDPI72Copyright">
    <w:name w:val="MDPI_7.2_Copyright"/>
    <w:qFormat/>
    <w:rsid w:val="006A006A"/>
    <w:pPr>
      <w:adjustRightInd w:val="0"/>
      <w:snapToGrid w:val="0"/>
      <w:spacing w:before="60" w:line="240" w:lineRule="atLeast"/>
      <w:ind w:right="113"/>
      <w:jc w:val="both"/>
    </w:pPr>
    <w:rPr>
      <w:rFonts w:ascii="Palatino Linotype" w:eastAsia="Times New Roman" w:hAnsi="Palatino Linotype" w:cs="Times New Roman"/>
      <w:noProof/>
      <w:snapToGrid w:val="0"/>
      <w:color w:val="000000"/>
      <w:sz w:val="14"/>
      <w:szCs w:val="20"/>
      <w:lang w:val="en-GB" w:eastAsia="en-GB"/>
    </w:rPr>
  </w:style>
  <w:style w:type="paragraph" w:customStyle="1" w:styleId="MDPI73CopyrightImage">
    <w:name w:val="MDPI_7.3_CopyrightImage"/>
    <w:rsid w:val="006A006A"/>
    <w:pPr>
      <w:adjustRightInd w:val="0"/>
      <w:snapToGrid w:val="0"/>
      <w:spacing w:after="100" w:line="260" w:lineRule="atLeast"/>
      <w:jc w:val="right"/>
    </w:pPr>
    <w:rPr>
      <w:rFonts w:ascii="Palatino Linotype" w:eastAsia="Times New Roman" w:hAnsi="Palatino Linotype" w:cs="Times New Roman"/>
      <w:color w:val="000000"/>
      <w:sz w:val="20"/>
      <w:szCs w:val="20"/>
      <w:lang w:eastAsia="de-CH"/>
    </w:rPr>
  </w:style>
  <w:style w:type="paragraph" w:customStyle="1" w:styleId="MDPIequationFram">
    <w:name w:val="MDPI_equationFram"/>
    <w:qFormat/>
    <w:rsid w:val="006A006A"/>
    <w:pPr>
      <w:adjustRightInd w:val="0"/>
      <w:snapToGrid w:val="0"/>
      <w:spacing w:before="120" w:after="120"/>
      <w:jc w:val="center"/>
    </w:pPr>
    <w:rPr>
      <w:rFonts w:ascii="Palatino Linotype" w:eastAsia="Times New Roman" w:hAnsi="Palatino Linotype" w:cs="Times New Roman"/>
      <w:snapToGrid w:val="0"/>
      <w:color w:val="000000"/>
      <w:sz w:val="20"/>
      <w:szCs w:val="22"/>
      <w:lang w:eastAsia="de-DE" w:bidi="en-US"/>
    </w:rPr>
  </w:style>
  <w:style w:type="paragraph" w:customStyle="1" w:styleId="MDPIfooter">
    <w:name w:val="MDPI_footer"/>
    <w:qFormat/>
    <w:rsid w:val="006A006A"/>
    <w:pPr>
      <w:adjustRightInd w:val="0"/>
      <w:snapToGrid w:val="0"/>
      <w:spacing w:before="120" w:line="260" w:lineRule="atLeast"/>
      <w:jc w:val="center"/>
    </w:pPr>
    <w:rPr>
      <w:rFonts w:ascii="Palatino Linotype" w:eastAsia="Times New Roman" w:hAnsi="Palatino Linotype" w:cs="Times New Roman"/>
      <w:color w:val="000000"/>
      <w:sz w:val="20"/>
      <w:szCs w:val="20"/>
      <w:lang w:eastAsia="de-DE"/>
    </w:rPr>
  </w:style>
  <w:style w:type="paragraph" w:customStyle="1" w:styleId="MDPIheader">
    <w:name w:val="MDPI_header"/>
    <w:qFormat/>
    <w:rsid w:val="006A006A"/>
    <w:pPr>
      <w:adjustRightInd w:val="0"/>
      <w:snapToGrid w:val="0"/>
      <w:spacing w:after="240" w:line="260" w:lineRule="atLeast"/>
      <w:jc w:val="both"/>
    </w:pPr>
    <w:rPr>
      <w:rFonts w:ascii="Palatino Linotype" w:eastAsia="Times New Roman" w:hAnsi="Palatino Linotype" w:cs="Times New Roman"/>
      <w:iCs/>
      <w:color w:val="000000"/>
      <w:sz w:val="16"/>
      <w:szCs w:val="20"/>
      <w:lang w:eastAsia="de-DE"/>
    </w:rPr>
  </w:style>
  <w:style w:type="paragraph" w:customStyle="1" w:styleId="MDPIheadercitation">
    <w:name w:val="MDPI_header_citation"/>
    <w:rsid w:val="006A006A"/>
    <w:pPr>
      <w:spacing w:after="240"/>
    </w:pPr>
    <w:rPr>
      <w:rFonts w:ascii="Palatino Linotype" w:eastAsia="Times New Roman" w:hAnsi="Palatino Linotype" w:cs="Times New Roman"/>
      <w:snapToGrid w:val="0"/>
      <w:color w:val="000000"/>
      <w:sz w:val="18"/>
      <w:szCs w:val="20"/>
      <w:lang w:eastAsia="de-DE" w:bidi="en-US"/>
    </w:rPr>
  </w:style>
  <w:style w:type="paragraph" w:customStyle="1" w:styleId="MDPIheadermdpilogo">
    <w:name w:val="MDPI_header_mdpi_logo"/>
    <w:qFormat/>
    <w:rsid w:val="006A006A"/>
    <w:pPr>
      <w:adjustRightInd w:val="0"/>
      <w:snapToGrid w:val="0"/>
      <w:spacing w:line="260" w:lineRule="atLeast"/>
      <w:jc w:val="right"/>
    </w:pPr>
    <w:rPr>
      <w:rFonts w:ascii="Palatino Linotype" w:eastAsia="Times New Roman" w:hAnsi="Palatino Linotype" w:cs="Times New Roman"/>
      <w:color w:val="000000"/>
      <w:szCs w:val="22"/>
      <w:lang w:eastAsia="de-CH"/>
    </w:rPr>
  </w:style>
  <w:style w:type="table" w:customStyle="1" w:styleId="MDPITable">
    <w:name w:val="MDPI_Table"/>
    <w:basedOn w:val="TableNormal"/>
    <w:uiPriority w:val="99"/>
    <w:rsid w:val="006A006A"/>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MDPItext">
    <w:name w:val="MDPI_text"/>
    <w:qFormat/>
    <w:rsid w:val="006A006A"/>
    <w:pPr>
      <w:spacing w:line="260" w:lineRule="atLeast"/>
      <w:ind w:left="425" w:right="425" w:firstLine="284"/>
      <w:jc w:val="both"/>
    </w:pPr>
    <w:rPr>
      <w:rFonts w:ascii="Times New Roman" w:eastAsia="Times New Roman" w:hAnsi="Times New Roman" w:cs="Times New Roman"/>
      <w:noProof/>
      <w:snapToGrid w:val="0"/>
      <w:color w:val="000000"/>
      <w:sz w:val="22"/>
      <w:szCs w:val="22"/>
      <w:lang w:eastAsia="de-DE" w:bidi="en-US"/>
    </w:rPr>
  </w:style>
  <w:style w:type="paragraph" w:customStyle="1" w:styleId="MDPItitle">
    <w:name w:val="MDPI_title"/>
    <w:qFormat/>
    <w:rsid w:val="006A006A"/>
    <w:pPr>
      <w:adjustRightInd w:val="0"/>
      <w:snapToGrid w:val="0"/>
      <w:spacing w:after="240" w:line="260" w:lineRule="atLeast"/>
      <w:jc w:val="both"/>
    </w:pPr>
    <w:rPr>
      <w:rFonts w:ascii="Palatino Linotype" w:eastAsia="Times New Roman" w:hAnsi="Palatino Linotype" w:cs="Times New Roman"/>
      <w:b/>
      <w:snapToGrid w:val="0"/>
      <w:color w:val="000000"/>
      <w:sz w:val="36"/>
      <w:szCs w:val="20"/>
      <w:lang w:eastAsia="de-DE" w:bidi="en-US"/>
    </w:rPr>
  </w:style>
  <w:style w:type="character" w:customStyle="1" w:styleId="apple-converted-space">
    <w:name w:val="apple-converted-space"/>
    <w:rsid w:val="006A006A"/>
  </w:style>
  <w:style w:type="paragraph" w:styleId="BodyText">
    <w:name w:val="Body Text"/>
    <w:link w:val="BodyTextChar"/>
    <w:rsid w:val="006A006A"/>
    <w:pPr>
      <w:spacing w:after="120" w:line="340" w:lineRule="atLeast"/>
      <w:jc w:val="both"/>
    </w:pPr>
    <w:rPr>
      <w:rFonts w:ascii="Palatino Linotype" w:eastAsia="SimSun" w:hAnsi="Palatino Linotype" w:cs="Times New Roman"/>
      <w:color w:val="000000"/>
      <w:szCs w:val="20"/>
      <w:lang w:eastAsia="de-DE"/>
    </w:rPr>
  </w:style>
  <w:style w:type="character" w:customStyle="1" w:styleId="BodyTextChar">
    <w:name w:val="Body Text Char"/>
    <w:link w:val="BodyText"/>
    <w:rsid w:val="006A006A"/>
    <w:rPr>
      <w:rFonts w:ascii="Palatino Linotype" w:eastAsia="SimSun" w:hAnsi="Palatino Linotype" w:cs="Times New Roman"/>
      <w:color w:val="000000"/>
      <w:szCs w:val="20"/>
      <w:lang w:eastAsia="de-DE"/>
    </w:rPr>
  </w:style>
  <w:style w:type="character" w:styleId="EndnoteReference">
    <w:name w:val="endnote reference"/>
    <w:rsid w:val="006A006A"/>
    <w:rPr>
      <w:vertAlign w:val="superscript"/>
    </w:rPr>
  </w:style>
  <w:style w:type="paragraph" w:styleId="EndnoteText">
    <w:name w:val="endnote text"/>
    <w:basedOn w:val="Normal"/>
    <w:link w:val="EndnoteTextChar"/>
    <w:semiHidden/>
    <w:unhideWhenUsed/>
    <w:rsid w:val="006A006A"/>
    <w:pPr>
      <w:spacing w:line="240" w:lineRule="auto"/>
    </w:pPr>
  </w:style>
  <w:style w:type="character" w:customStyle="1" w:styleId="EndnoteTextChar">
    <w:name w:val="Endnote Text Char"/>
    <w:link w:val="EndnoteText"/>
    <w:semiHidden/>
    <w:rsid w:val="006A006A"/>
    <w:rPr>
      <w:rFonts w:ascii="Palatino Linotype" w:eastAsia="SimSun" w:hAnsi="Palatino Linotype" w:cs="Times New Roman"/>
      <w:noProof/>
      <w:color w:val="000000"/>
      <w:sz w:val="20"/>
      <w:szCs w:val="20"/>
      <w:lang w:eastAsia="zh-CN"/>
    </w:rPr>
  </w:style>
  <w:style w:type="paragraph" w:styleId="FootnoteText">
    <w:name w:val="footnote text"/>
    <w:basedOn w:val="Normal"/>
    <w:link w:val="FootnoteTextChar"/>
    <w:semiHidden/>
    <w:unhideWhenUsed/>
    <w:rsid w:val="006A006A"/>
    <w:pPr>
      <w:spacing w:line="240" w:lineRule="auto"/>
    </w:pPr>
  </w:style>
  <w:style w:type="character" w:customStyle="1" w:styleId="FootnoteTextChar">
    <w:name w:val="Footnote Text Char"/>
    <w:link w:val="FootnoteText"/>
    <w:semiHidden/>
    <w:rsid w:val="006A006A"/>
    <w:rPr>
      <w:rFonts w:ascii="Palatino Linotype" w:eastAsia="SimSun" w:hAnsi="Palatino Linotype" w:cs="Times New Roman"/>
      <w:noProof/>
      <w:color w:val="000000"/>
      <w:sz w:val="20"/>
      <w:szCs w:val="20"/>
      <w:lang w:eastAsia="zh-CN"/>
    </w:rPr>
  </w:style>
  <w:style w:type="paragraph" w:customStyle="1" w:styleId="MsoFootnoteText0">
    <w:name w:val="MsoFootnoteText"/>
    <w:basedOn w:val="NormalWeb"/>
    <w:qFormat/>
    <w:rsid w:val="006A006A"/>
    <w:rPr>
      <w:rFonts w:ascii="Times New Roman" w:hAnsi="Times New Roman"/>
    </w:rPr>
  </w:style>
  <w:style w:type="character" w:styleId="PageNumber">
    <w:name w:val="page number"/>
    <w:rsid w:val="006A006A"/>
  </w:style>
  <w:style w:type="character" w:styleId="PlaceholderText">
    <w:name w:val="Placeholder Text"/>
    <w:uiPriority w:val="99"/>
    <w:semiHidden/>
    <w:rsid w:val="006A006A"/>
    <w:rPr>
      <w:color w:val="808080"/>
    </w:rPr>
  </w:style>
  <w:style w:type="paragraph" w:customStyle="1" w:styleId="MDPI71FootNotes">
    <w:name w:val="MDPI_7.1_FootNotes"/>
    <w:qFormat/>
    <w:rsid w:val="006A006A"/>
    <w:pPr>
      <w:numPr>
        <w:numId w:val="12"/>
      </w:numPr>
      <w:adjustRightInd w:val="0"/>
      <w:snapToGrid w:val="0"/>
      <w:spacing w:line="228" w:lineRule="auto"/>
    </w:pPr>
    <w:rPr>
      <w:rFonts w:ascii="Palatino Linotype" w:eastAsiaTheme="minorEastAsia" w:hAnsi="Palatino Linotype" w:cs="Times New Roman"/>
      <w:noProof/>
      <w:color w:val="000000"/>
      <w:sz w:val="18"/>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112809">
      <w:bodyDiv w:val="1"/>
      <w:marLeft w:val="0"/>
      <w:marRight w:val="0"/>
      <w:marTop w:val="0"/>
      <w:marBottom w:val="0"/>
      <w:divBdr>
        <w:top w:val="none" w:sz="0" w:space="0" w:color="auto"/>
        <w:left w:val="none" w:sz="0" w:space="0" w:color="auto"/>
        <w:bottom w:val="none" w:sz="0" w:space="0" w:color="auto"/>
        <w:right w:val="none" w:sz="0" w:space="0" w:color="auto"/>
      </w:divBdr>
      <w:divsChild>
        <w:div w:id="242842279">
          <w:marLeft w:val="0"/>
          <w:marRight w:val="0"/>
          <w:marTop w:val="0"/>
          <w:marBottom w:val="0"/>
          <w:divBdr>
            <w:top w:val="none" w:sz="0" w:space="0" w:color="auto"/>
            <w:left w:val="none" w:sz="0" w:space="0" w:color="auto"/>
            <w:bottom w:val="none" w:sz="0" w:space="0" w:color="auto"/>
            <w:right w:val="none" w:sz="0" w:space="0" w:color="auto"/>
          </w:divBdr>
          <w:divsChild>
            <w:div w:id="384834239">
              <w:marLeft w:val="0"/>
              <w:marRight w:val="0"/>
              <w:marTop w:val="0"/>
              <w:marBottom w:val="0"/>
              <w:divBdr>
                <w:top w:val="none" w:sz="0" w:space="0" w:color="auto"/>
                <w:left w:val="none" w:sz="0" w:space="0" w:color="auto"/>
                <w:bottom w:val="none" w:sz="0" w:space="0" w:color="auto"/>
                <w:right w:val="none" w:sz="0" w:space="0" w:color="auto"/>
              </w:divBdr>
              <w:divsChild>
                <w:div w:id="92307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804122">
      <w:bodyDiv w:val="1"/>
      <w:marLeft w:val="0"/>
      <w:marRight w:val="0"/>
      <w:marTop w:val="0"/>
      <w:marBottom w:val="0"/>
      <w:divBdr>
        <w:top w:val="none" w:sz="0" w:space="0" w:color="auto"/>
        <w:left w:val="none" w:sz="0" w:space="0" w:color="auto"/>
        <w:bottom w:val="none" w:sz="0" w:space="0" w:color="auto"/>
        <w:right w:val="none" w:sz="0" w:space="0" w:color="auto"/>
      </w:divBdr>
      <w:divsChild>
        <w:div w:id="2039504426">
          <w:marLeft w:val="0"/>
          <w:marRight w:val="0"/>
          <w:marTop w:val="0"/>
          <w:marBottom w:val="0"/>
          <w:divBdr>
            <w:top w:val="none" w:sz="0" w:space="0" w:color="auto"/>
            <w:left w:val="none" w:sz="0" w:space="0" w:color="auto"/>
            <w:bottom w:val="none" w:sz="0" w:space="0" w:color="auto"/>
            <w:right w:val="none" w:sz="0" w:space="0" w:color="auto"/>
          </w:divBdr>
          <w:divsChild>
            <w:div w:id="937173448">
              <w:marLeft w:val="0"/>
              <w:marRight w:val="0"/>
              <w:marTop w:val="0"/>
              <w:marBottom w:val="0"/>
              <w:divBdr>
                <w:top w:val="none" w:sz="0" w:space="0" w:color="auto"/>
                <w:left w:val="none" w:sz="0" w:space="0" w:color="auto"/>
                <w:bottom w:val="none" w:sz="0" w:space="0" w:color="auto"/>
                <w:right w:val="none" w:sz="0" w:space="0" w:color="auto"/>
              </w:divBdr>
              <w:divsChild>
                <w:div w:id="151946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876370">
      <w:bodyDiv w:val="1"/>
      <w:marLeft w:val="0"/>
      <w:marRight w:val="0"/>
      <w:marTop w:val="0"/>
      <w:marBottom w:val="0"/>
      <w:divBdr>
        <w:top w:val="none" w:sz="0" w:space="0" w:color="auto"/>
        <w:left w:val="none" w:sz="0" w:space="0" w:color="auto"/>
        <w:bottom w:val="none" w:sz="0" w:space="0" w:color="auto"/>
        <w:right w:val="none" w:sz="0" w:space="0" w:color="auto"/>
      </w:divBdr>
    </w:div>
    <w:div w:id="483592061">
      <w:bodyDiv w:val="1"/>
      <w:marLeft w:val="0"/>
      <w:marRight w:val="0"/>
      <w:marTop w:val="0"/>
      <w:marBottom w:val="0"/>
      <w:divBdr>
        <w:top w:val="none" w:sz="0" w:space="0" w:color="auto"/>
        <w:left w:val="none" w:sz="0" w:space="0" w:color="auto"/>
        <w:bottom w:val="none" w:sz="0" w:space="0" w:color="auto"/>
        <w:right w:val="none" w:sz="0" w:space="0" w:color="auto"/>
      </w:divBdr>
    </w:div>
    <w:div w:id="595865967">
      <w:bodyDiv w:val="1"/>
      <w:marLeft w:val="0"/>
      <w:marRight w:val="0"/>
      <w:marTop w:val="0"/>
      <w:marBottom w:val="0"/>
      <w:divBdr>
        <w:top w:val="none" w:sz="0" w:space="0" w:color="auto"/>
        <w:left w:val="none" w:sz="0" w:space="0" w:color="auto"/>
        <w:bottom w:val="none" w:sz="0" w:space="0" w:color="auto"/>
        <w:right w:val="none" w:sz="0" w:space="0" w:color="auto"/>
      </w:divBdr>
      <w:divsChild>
        <w:div w:id="575360803">
          <w:marLeft w:val="0"/>
          <w:marRight w:val="0"/>
          <w:marTop w:val="0"/>
          <w:marBottom w:val="0"/>
          <w:divBdr>
            <w:top w:val="none" w:sz="0" w:space="0" w:color="auto"/>
            <w:left w:val="none" w:sz="0" w:space="0" w:color="auto"/>
            <w:bottom w:val="none" w:sz="0" w:space="0" w:color="auto"/>
            <w:right w:val="none" w:sz="0" w:space="0" w:color="auto"/>
          </w:divBdr>
          <w:divsChild>
            <w:div w:id="1041170663">
              <w:marLeft w:val="0"/>
              <w:marRight w:val="0"/>
              <w:marTop w:val="0"/>
              <w:marBottom w:val="0"/>
              <w:divBdr>
                <w:top w:val="none" w:sz="0" w:space="0" w:color="auto"/>
                <w:left w:val="none" w:sz="0" w:space="0" w:color="auto"/>
                <w:bottom w:val="none" w:sz="0" w:space="0" w:color="auto"/>
                <w:right w:val="none" w:sz="0" w:space="0" w:color="auto"/>
              </w:divBdr>
              <w:divsChild>
                <w:div w:id="105015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708001">
      <w:bodyDiv w:val="1"/>
      <w:marLeft w:val="0"/>
      <w:marRight w:val="0"/>
      <w:marTop w:val="0"/>
      <w:marBottom w:val="0"/>
      <w:divBdr>
        <w:top w:val="none" w:sz="0" w:space="0" w:color="auto"/>
        <w:left w:val="none" w:sz="0" w:space="0" w:color="auto"/>
        <w:bottom w:val="none" w:sz="0" w:space="0" w:color="auto"/>
        <w:right w:val="none" w:sz="0" w:space="0" w:color="auto"/>
      </w:divBdr>
    </w:div>
    <w:div w:id="1005403198">
      <w:bodyDiv w:val="1"/>
      <w:marLeft w:val="0"/>
      <w:marRight w:val="0"/>
      <w:marTop w:val="0"/>
      <w:marBottom w:val="0"/>
      <w:divBdr>
        <w:top w:val="none" w:sz="0" w:space="0" w:color="auto"/>
        <w:left w:val="none" w:sz="0" w:space="0" w:color="auto"/>
        <w:bottom w:val="none" w:sz="0" w:space="0" w:color="auto"/>
        <w:right w:val="none" w:sz="0" w:space="0" w:color="auto"/>
      </w:divBdr>
    </w:div>
    <w:div w:id="1173304454">
      <w:bodyDiv w:val="1"/>
      <w:marLeft w:val="0"/>
      <w:marRight w:val="0"/>
      <w:marTop w:val="0"/>
      <w:marBottom w:val="0"/>
      <w:divBdr>
        <w:top w:val="none" w:sz="0" w:space="0" w:color="auto"/>
        <w:left w:val="none" w:sz="0" w:space="0" w:color="auto"/>
        <w:bottom w:val="none" w:sz="0" w:space="0" w:color="auto"/>
        <w:right w:val="none" w:sz="0" w:space="0" w:color="auto"/>
      </w:divBdr>
    </w:div>
    <w:div w:id="1250230756">
      <w:bodyDiv w:val="1"/>
      <w:marLeft w:val="0"/>
      <w:marRight w:val="0"/>
      <w:marTop w:val="0"/>
      <w:marBottom w:val="0"/>
      <w:divBdr>
        <w:top w:val="none" w:sz="0" w:space="0" w:color="auto"/>
        <w:left w:val="none" w:sz="0" w:space="0" w:color="auto"/>
        <w:bottom w:val="none" w:sz="0" w:space="0" w:color="auto"/>
        <w:right w:val="none" w:sz="0" w:space="0" w:color="auto"/>
      </w:divBdr>
    </w:div>
    <w:div w:id="1479877000">
      <w:bodyDiv w:val="1"/>
      <w:marLeft w:val="0"/>
      <w:marRight w:val="0"/>
      <w:marTop w:val="0"/>
      <w:marBottom w:val="0"/>
      <w:divBdr>
        <w:top w:val="none" w:sz="0" w:space="0" w:color="auto"/>
        <w:left w:val="none" w:sz="0" w:space="0" w:color="auto"/>
        <w:bottom w:val="none" w:sz="0" w:space="0" w:color="auto"/>
        <w:right w:val="none" w:sz="0" w:space="0" w:color="auto"/>
      </w:divBdr>
    </w:div>
    <w:div w:id="1795364280">
      <w:bodyDiv w:val="1"/>
      <w:marLeft w:val="0"/>
      <w:marRight w:val="0"/>
      <w:marTop w:val="0"/>
      <w:marBottom w:val="0"/>
      <w:divBdr>
        <w:top w:val="none" w:sz="0" w:space="0" w:color="auto"/>
        <w:left w:val="none" w:sz="0" w:space="0" w:color="auto"/>
        <w:bottom w:val="none" w:sz="0" w:space="0" w:color="auto"/>
        <w:right w:val="none" w:sz="0" w:space="0" w:color="auto"/>
      </w:divBdr>
    </w:div>
    <w:div w:id="1861966842">
      <w:bodyDiv w:val="1"/>
      <w:marLeft w:val="0"/>
      <w:marRight w:val="0"/>
      <w:marTop w:val="0"/>
      <w:marBottom w:val="0"/>
      <w:divBdr>
        <w:top w:val="none" w:sz="0" w:space="0" w:color="auto"/>
        <w:left w:val="none" w:sz="0" w:space="0" w:color="auto"/>
        <w:bottom w:val="none" w:sz="0" w:space="0" w:color="auto"/>
        <w:right w:val="none" w:sz="0" w:space="0" w:color="auto"/>
      </w:divBdr>
    </w:div>
    <w:div w:id="1904094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ridgesLab/PrecisionNutrition" TargetMode="External"/><Relationship Id="rId3" Type="http://schemas.openxmlformats.org/officeDocument/2006/relationships/styles" Target="styles.xml"/><Relationship Id="rId7" Type="http://schemas.openxmlformats.org/officeDocument/2006/relationships/hyperlink" Target="http://www.genenetwork.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vebrid@umich.edu" TargetMode="External"/><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davebrid/Documents/GitHub/PrecisionNutrition/Manuscripts/Ca%20Cholesterol/nutrient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F695DA-FCD0-6B4B-8814-02B3173F57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utrients-template.dot</Template>
  <TotalTime>271</TotalTime>
  <Pages>10</Pages>
  <Words>22071</Words>
  <Characters>125810</Characters>
  <Application>Microsoft Office Word</Application>
  <DocSecurity>0</DocSecurity>
  <Lines>1048</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25</cp:revision>
  <dcterms:created xsi:type="dcterms:W3CDTF">2022-11-27T15:44:00Z</dcterms:created>
  <dcterms:modified xsi:type="dcterms:W3CDTF">2023-02-28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ireIoXPd"/&gt;&lt;style id="http://www.zotero.org/styles/nutrients" hasBibliography="1" bibliographyStyleHasBeenSet="1"/&gt;&lt;prefs&gt;&lt;pref name="fieldType" value="Field"/&gt;&lt;/prefs&gt;&lt;/data&gt;</vt:lpwstr>
  </property>
</Properties>
</file>